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310960DA" w:rsidR="007A7F3B" w:rsidRDefault="007A7F3B" w:rsidP="007A7F3B">
      <w:bookmarkStart w:id="0" w:name="_Hlk164061221"/>
      <w:r w:rsidRPr="007075E1">
        <w:rPr>
          <w:highlight w:val="yellow"/>
        </w:rPr>
        <w:t xml:space="preserve">The process for developing and integrating a shape memory alloy engineering system can be divided into six </w:t>
      </w:r>
      <w:del w:id="1" w:author="Walgren, Patrick" w:date="2024-06-04T19:42:00Z" w16du:dateUtc="2024-06-04T23:42:00Z">
        <w:r w:rsidRPr="007075E1" w:rsidDel="009A67B1">
          <w:rPr>
            <w:highlight w:val="yellow"/>
          </w:rPr>
          <w:delText>main steps</w:delText>
        </w:r>
      </w:del>
      <w:ins w:id="2" w:author="Walgren, Patrick" w:date="2024-06-04T19:42:00Z" w16du:dateUtc="2024-06-04T23:42:00Z">
        <w:r w:rsidR="009A67B1">
          <w:rPr>
            <w:highlight w:val="yellow"/>
          </w:rPr>
          <w:t>stages</w:t>
        </w:r>
      </w:ins>
      <w:r w:rsidRPr="007075E1">
        <w:rPr>
          <w:highlight w:val="yellow"/>
        </w:rPr>
        <w:t xml:space="preserve">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w:t>
      </w:r>
      <w:ins w:id="3" w:author="Walgren, Patrick" w:date="2024-06-04T19:44:00Z" w16du:dateUtc="2024-06-04T23:44:00Z">
        <w:r w:rsidR="00D417D5">
          <w:t xml:space="preserve"> a</w:t>
        </w:r>
      </w:ins>
      <w:r>
        <w:t xml:space="preserve"> potential composition</w:t>
      </w:r>
      <w:del w:id="4" w:author="Walgren, Patrick" w:date="2024-06-04T19:44:00Z" w16du:dateUtc="2024-06-04T23:44:00Z">
        <w:r w:rsidDel="00D417D5">
          <w:delText>s</w:delText>
        </w:r>
      </w:del>
      <w:del w:id="5" w:author="Walgren, Patrick" w:date="2024-06-04T19:43:00Z" w16du:dateUtc="2024-06-04T23:43:00Z">
        <w:r w:rsidDel="00D417D5">
          <w:delText>, either</w:delText>
        </w:r>
      </w:del>
      <w:r>
        <w:t xml:space="preserve"> based on</w:t>
      </w:r>
      <w:r w:rsidR="00F8273D">
        <w:t xml:space="preserve"> </w:t>
      </w:r>
      <w:r w:rsidRPr="00F8273D">
        <w:rPr>
          <w:i/>
          <w:iCs/>
        </w:rPr>
        <w:t>a priori</w:t>
      </w:r>
      <w:r>
        <w:t xml:space="preserve"> knowledge or existing tools (cite Othmane).</w:t>
      </w:r>
      <w:r w:rsidR="00F8273D">
        <w:t xml:space="preserve"> </w:t>
      </w:r>
      <w:del w:id="6" w:author="Walgren, Patrick" w:date="2024-06-04T19:44:00Z" w16du:dateUtc="2024-06-04T23:44:00Z">
        <w:r w:rsidDel="00D417D5">
          <w:delText>With a number of candidate compositions</w:delText>
        </w:r>
      </w:del>
      <w:ins w:id="7" w:author="Walgren, Patrick" w:date="2024-06-04T19:44:00Z" w16du:dateUtc="2024-06-04T23:44:00Z">
        <w:r w:rsidR="00D417D5">
          <w:t>Th</w:t>
        </w:r>
      </w:ins>
      <w:ins w:id="8" w:author="Walgren, Patrick" w:date="2024-06-04T19:45:00Z" w16du:dateUtc="2024-06-04T23:45:00Z">
        <w:r w:rsidR="00D417D5">
          <w:t>is</w:t>
        </w:r>
      </w:ins>
      <w:ins w:id="9" w:author="Walgren, Patrick" w:date="2024-06-04T19:44:00Z" w16du:dateUtc="2024-06-04T23:44:00Z">
        <w:r w:rsidR="00D417D5">
          <w:t xml:space="preserve"> material</w:t>
        </w:r>
      </w:ins>
      <w:del w:id="10" w:author="Walgren, Patrick" w:date="2024-06-04T19:44:00Z" w16du:dateUtc="2024-06-04T23:44:00Z">
        <w:r w:rsidDel="00D417D5">
          <w:delText>,</w:delText>
        </w:r>
      </w:del>
      <w:r>
        <w:t xml:space="preserve"> </w:t>
      </w:r>
      <w:del w:id="11" w:author="Walgren, Patrick" w:date="2024-06-04T19:44:00Z" w16du:dateUtc="2024-06-04T23:44:00Z">
        <w:r w:rsidDel="00D417D5">
          <w:delText>the material is</w:delText>
        </w:r>
      </w:del>
      <w:ins w:id="12" w:author="Walgren, Patrick" w:date="2024-06-04T19:45:00Z" w16du:dateUtc="2024-06-04T23:45:00Z">
        <w:r w:rsidR="00D417D5">
          <w:t>is</w:t>
        </w:r>
      </w:ins>
      <w:ins w:id="13" w:author="Walgren, Patrick" w:date="2024-06-04T19:44:00Z" w16du:dateUtc="2024-06-04T23:44:00Z">
        <w:r w:rsidR="00D417D5">
          <w:t xml:space="preserve"> then</w:t>
        </w:r>
      </w:ins>
      <w:r>
        <w:t xml:space="preserve"> processed via vacuum induction melting (VIM), vacuum arc reacting (VAR), or another technique; for a thorough description of each processing method, the curious reader is directed to the review papers by these authors</w:t>
      </w:r>
      <w:del w:id="14" w:author="Walgren, Patrick" w:date="2024-06-04T19:40:00Z" w16du:dateUtc="2024-06-04T23:40:00Z">
        <w:r w:rsidDel="00C93B97">
          <w:delText>.</w:delText>
        </w:r>
        <w:r w:rsidR="00F8273D" w:rsidDel="00C93B97">
          <w:delText xml:space="preserve"> </w:delText>
        </w:r>
        <w:r w:rsidDel="00C93B97">
          <w:delText xml:space="preserve"> </w:delText>
        </w:r>
      </w:del>
      <w:ins w:id="15" w:author="Walgren, Patrick" w:date="2024-06-04T19:40:00Z" w16du:dateUtc="2024-06-04T23:40:00Z">
        <w:r w:rsidR="00C93B97">
          <w:t xml:space="preserve">. </w:t>
        </w:r>
      </w:ins>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w:t>
      </w:r>
      <w:del w:id="16" w:author="Walgren, Patrick" w:date="2024-06-04T19:47:00Z" w16du:dateUtc="2024-06-04T23:47:00Z">
        <w:r w:rsidDel="00D417D5">
          <w:delText xml:space="preserve">typically </w:delText>
        </w:r>
      </w:del>
      <w:r>
        <w:t xml:space="preserve">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77777777" w:rsidR="00D417D5" w:rsidRPr="00D417D5" w:rsidRDefault="00D417D5" w:rsidP="00D417D5">
      <w:pPr>
        <w:rPr>
          <w:ins w:id="17" w:author="Walgren, Patrick" w:date="2024-06-04T19:49:00Z" w16du:dateUtc="2024-06-04T23:49:00Z"/>
          <w:rPrChange w:id="18" w:author="Walgren, Patrick" w:date="2024-06-04T19:49:00Z" w16du:dateUtc="2024-06-04T23:49:00Z">
            <w:rPr>
              <w:ins w:id="19" w:author="Walgren, Patrick" w:date="2024-06-04T19:49:00Z" w16du:dateUtc="2024-06-04T23:49:00Z"/>
              <w:highlight w:val="yellow"/>
            </w:rPr>
          </w:rPrChange>
        </w:rPr>
      </w:pPr>
      <w:ins w:id="20" w:author="Walgren, Patrick" w:date="2024-06-04T19:49:00Z" w16du:dateUtc="2024-06-04T23:49:00Z">
        <w:r w:rsidRPr="00D417D5">
          <w:rPr>
            <w:highlight w:val="yellow"/>
          </w:rPr>
          <w:t xml:space="preserve">For proper/rigorous system design, a material model must capture the full thermomechanical constitutive response (i.e., the relationship between temperature, stress, and strain). </w:t>
        </w:r>
        <w:r w:rsidRPr="00D417D5">
          <w:rPr>
            <w:rPrChange w:id="21" w:author="Walgren, Patrick" w:date="2024-06-04T19:49:00Z" w16du:dateUtc="2024-06-04T23:49:00Z">
              <w:rPr>
                <w:highlight w:val="yellow"/>
              </w:rPr>
            </w:rPrChange>
          </w:rPr>
          <w:t>The design team calibrates a constitutive model (examples of which include the Brinson and Lagoudas models) to best fit the thermomechanical characterization data in the operating regime of interest. With a calibrated constitutive model, engineers can design the system, considering the intricacies of the SMA in question (variable actuation strain with respect to stress, etc.). </w:t>
        </w:r>
      </w:ins>
    </w:p>
    <w:p w14:paraId="27CA1721" w14:textId="35DB9A59" w:rsidR="007A7F3B" w:rsidDel="00D417D5" w:rsidRDefault="007A7F3B" w:rsidP="007A7F3B">
      <w:pPr>
        <w:rPr>
          <w:del w:id="22" w:author="Walgren, Patrick" w:date="2024-06-04T19:49:00Z" w16du:dateUtc="2024-06-04T23:49:00Z"/>
        </w:rPr>
      </w:pPr>
      <w:del w:id="23" w:author="Walgren, Patrick" w:date="2024-06-04T19:49:00Z" w16du:dateUtc="2024-06-04T23:49:00Z">
        <w:r w:rsidRPr="007075E1" w:rsidDel="00D417D5">
          <w:rPr>
            <w:highlight w:val="yellow"/>
          </w:rPr>
          <w:delText>For proper/rigorous system design, the full thermomechanical constitutive response must be captured via a material model.</w:delText>
        </w:r>
        <w:r w:rsidDel="00D417D5">
          <w:delText xml:space="preserve"> The design team calibrates </w:delText>
        </w:r>
        <w:r w:rsidR="007075E1" w:rsidDel="00D417D5">
          <w:delText>a</w:delText>
        </w:r>
        <w:r w:rsidDel="00D417D5">
          <w:delText xml:space="preserve"> constitutive model (examples of which include the Brinson and Lagoudas models) to best fit the </w:delText>
        </w:r>
        <w:r w:rsidR="009528D9" w:rsidDel="00D417D5">
          <w:delText>thermomechanical characterization data</w:delText>
        </w:r>
        <w:r w:rsidDel="00D417D5">
          <w:delText xml:space="preserve"> in the operating regime of interest. Finally, which a calibrated constitutive model, the greater engineering system can be designed, taking into account the intricacies of the SMA in question (variable actuation strain with respect to stress, etc.). </w:delText>
        </w:r>
      </w:del>
    </w:p>
    <w:p w14:paraId="0EE61CDD" w14:textId="77777777" w:rsidR="007A7F3B" w:rsidRDefault="007A7F3B" w:rsidP="007A7F3B"/>
    <w:p w14:paraId="38964D0A" w14:textId="77777777" w:rsidR="004D6A88" w:rsidRDefault="007A7F3B" w:rsidP="007A7F3B">
      <w:pPr>
        <w:rPr>
          <w:ins w:id="24" w:author="Walgren, Patrick" w:date="2024-06-11T20:03:00Z" w16du:dateUtc="2024-06-12T00:03:00Z"/>
        </w:rPr>
      </w:pPr>
      <w:bookmarkStart w:id="25" w:name="_Hlk164061455"/>
      <w:commentRangeStart w:id="26"/>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25"/>
      <w:r>
        <w:t xml:space="preserve"> </w:t>
      </w:r>
      <w:commentRangeEnd w:id="26"/>
      <w:r w:rsidR="00274948">
        <w:rPr>
          <w:rStyle w:val="CommentReference"/>
        </w:rPr>
        <w:commentReference w:id="26"/>
      </w:r>
      <w:del w:id="27" w:author="Walgren, Patrick" w:date="2024-06-10T09:45:00Z" w16du:dateUtc="2024-06-10T13:45:00Z">
        <w:r w:rsidR="009528D9" w:rsidDel="00CD3C41">
          <w:delText>NASA and TAMU (cite Othmane/Karaman) have developed user-friendly tools and methods to</w:delText>
        </w:r>
      </w:del>
      <w:ins w:id="28" w:author="Walgren, Patrick" w:date="2024-06-10T09:45:00Z" w16du:dateUtc="2024-06-10T13:45:00Z">
        <w:r w:rsidR="00CD3C41">
          <w:t>The composition-processing-property space for SMAs is becoming well</w:t>
        </w:r>
      </w:ins>
      <w:ins w:id="29" w:author="Walgren, Patrick" w:date="2024-06-11T20:02:00Z" w16du:dateUtc="2024-06-12T00:02:00Z">
        <w:r w:rsidR="004D6A88">
          <w:t xml:space="preserve"> </w:t>
        </w:r>
      </w:ins>
      <w:ins w:id="30" w:author="Walgren, Patrick" w:date="2024-06-10T09:45:00Z" w16du:dateUtc="2024-06-10T13:45:00Z">
        <w:r w:rsidR="00CD3C41">
          <w:t>understood, and many recen</w:t>
        </w:r>
      </w:ins>
      <w:ins w:id="31" w:author="Walgren, Patrick" w:date="2024-06-10T09:46:00Z" w16du:dateUtc="2024-06-10T13:46:00Z">
        <w:r w:rsidR="00CD3C41">
          <w:t xml:space="preserve">tly developed tools enable quick discovery of new alloys </w:t>
        </w:r>
      </w:ins>
      <w:del w:id="32" w:author="Walgren, Patrick" w:date="2024-06-10T09:45:00Z" w16du:dateUtc="2024-06-10T13:45:00Z">
        <w:r w:rsidR="009528D9" w:rsidDel="00CD3C41">
          <w:delText xml:space="preserve"> </w:delText>
        </w:r>
      </w:del>
      <w:r w:rsidR="0087415E">
        <w:fldChar w:fldCharType="begin"/>
      </w:r>
      <w:r w:rsidR="00EB7758">
        <w:instrText xml:space="preserve"> ADDIN ZOTERO_ITEM CSL_CITATION {"citationID":"VPQU9PgT","properties":{"formattedCitation":"[1], [2], [3]","plainCitation":"[1], [2], [3]","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EB7758" w:rsidRPr="00EB7758">
        <w:rPr>
          <w:rFonts w:ascii="Calibri" w:hAnsi="Calibri" w:cs="Calibri"/>
        </w:rPr>
        <w:t>[1], [2], [3]</w:t>
      </w:r>
      <w:r w:rsidR="0087415E">
        <w:fldChar w:fldCharType="end"/>
      </w:r>
      <w:del w:id="33"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EB7758">
        <w:instrText xml:space="preserve"> ADDIN ZOTERO_ITEM CSL_CITATION {"citationID":"hijJNZEV","properties":{"formattedCitation":"[4], [5], [6]","plainCitation":"[4], [5], [6]","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EB7758" w:rsidRPr="00EB7758">
        <w:rPr>
          <w:rFonts w:ascii="Calibri" w:hAnsi="Calibri" w:cs="Calibri"/>
        </w:rPr>
        <w:t>[4], [5], [6]</w:t>
      </w:r>
      <w:r w:rsidR="00D84CD8">
        <w:fldChar w:fldCharType="end"/>
      </w:r>
      <w:r w:rsidR="009528D9">
        <w:t xml:space="preserve">. </w:t>
      </w:r>
      <w:r w:rsidR="00DA49A9">
        <w:t>The Shape Memory Materials Analysis and Research Tool (SM2ART)</w:t>
      </w:r>
      <w:ins w:id="34" w:author="Walgren, Patrick" w:date="2024-06-10T10:12:00Z" w16du:dateUtc="2024-06-10T14:12:00Z">
        <w:r w:rsidR="00EB7758">
          <w:t xml:space="preserve">, also known as SMAnalytics, </w:t>
        </w:r>
      </w:ins>
      <w:del w:id="35"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EB7758">
        <w:instrText xml:space="preserve"> ADDIN ZOTERO_ITEM CSL_CITATION {"citationID":"5FUrkbak","properties":{"formattedCitation":"[7], [8]","plainCitation":"[7], [8]","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EB7758" w:rsidRPr="00EB7758">
        <w:rPr>
          <w:rFonts w:ascii="Calibri" w:hAnsi="Calibri" w:cs="Calibri"/>
        </w:rPr>
        <w:t>[7], [8]</w:t>
      </w:r>
      <w:r w:rsidR="00DD411A">
        <w:fldChar w:fldCharType="end"/>
      </w:r>
      <w:r w:rsidR="00DD411A">
        <w:t xml:space="preserve">. </w:t>
      </w:r>
      <w:del w:id="36" w:author="Walgren, Patrick" w:date="2024-06-11T20:02:00Z" w16du:dateUtc="2024-06-12T00:02:00Z">
        <w:r w:rsidR="009528D9" w:rsidDel="004D6A88">
          <w:delText>Other SMA-focused tools also exist, such as SMAnalytics, which is a comprehensive analyzer that does...</w:delText>
        </w:r>
      </w:del>
      <w:del w:id="37" w:author="Walgren, Patrick" w:date="2024-06-04T19:40:00Z" w16du:dateUtc="2024-06-04T23:40:00Z">
        <w:r w:rsidR="009528D9" w:rsidDel="00C93B97">
          <w:delText xml:space="preserve">.  </w:delText>
        </w:r>
      </w:del>
      <w:del w:id="38"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39" w:author="Walgren, Patrick" w:date="2024-06-11T19:37:00Z" w16du:dateUtc="2024-06-11T23:37:00Z">
        <w:r w:rsidR="00257F5D">
          <w:t>Many research groups have published user</w:t>
        </w:r>
      </w:ins>
      <w:ins w:id="40" w:author="Walgren, Patrick" w:date="2024-06-11T19:38:00Z" w16du:dateUtc="2024-06-11T23:38:00Z">
        <w:r w:rsidR="00257F5D">
          <w:t xml:space="preserve"> material models (i.e., UMATs)</w:t>
        </w:r>
      </w:ins>
      <w:ins w:id="41" w:author="Walgren, Patrick" w:date="2024-06-11T19:37:00Z" w16du:dateUtc="2024-06-11T23:37:00Z">
        <w:r w:rsidR="00257F5D">
          <w:t xml:space="preserve"> to interface with </w:t>
        </w:r>
      </w:ins>
      <w:ins w:id="42" w:author="Walgren, Patrick" w:date="2024-06-11T19:38:00Z" w16du:dateUtc="2024-06-11T23:38:00Z">
        <w:r w:rsidR="00257F5D">
          <w:t xml:space="preserve">open-source and commercial finite element solvers </w:t>
        </w:r>
      </w:ins>
      <w:r w:rsidR="00257F5D">
        <w:fldChar w:fldCharType="begin"/>
      </w:r>
      <w:r w:rsidR="00257F5D">
        <w:instrText xml:space="preserve"> ADDIN ZOTERO_ITEM CSL_CITATION {"citationID":"OgT4ZjWM","properties":{"formattedCitation":"[9], [10], [11], [12]","plainCitation":"[9], [10], [11], [12]","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257F5D" w:rsidRPr="00257F5D">
        <w:rPr>
          <w:rFonts w:ascii="Calibri" w:hAnsi="Calibri" w:cs="Calibri"/>
        </w:rPr>
        <w:t>[9], [10], [11], [12]</w:t>
      </w:r>
      <w:r w:rsidR="00257F5D">
        <w:fldChar w:fldCharType="end"/>
      </w:r>
      <w:ins w:id="43" w:author="Walgren, Patrick" w:date="2024-06-11T19:45:00Z" w16du:dateUtc="2024-06-11T23:45:00Z">
        <w:r w:rsidR="00257F5D">
          <w:t xml:space="preserve">. </w:t>
        </w:r>
      </w:ins>
    </w:p>
    <w:p w14:paraId="02128525" w14:textId="77777777" w:rsidR="004D6A88" w:rsidRDefault="004D6A88" w:rsidP="007A7F3B">
      <w:pPr>
        <w:rPr>
          <w:ins w:id="44" w:author="Walgren, Patrick" w:date="2024-06-11T20:03:00Z" w16du:dateUtc="2024-06-12T00:03:00Z"/>
        </w:rPr>
      </w:pPr>
    </w:p>
    <w:p w14:paraId="68799DB0" w14:textId="1945CA5A" w:rsidR="00F70303" w:rsidDel="004D6A88" w:rsidRDefault="009528D9" w:rsidP="007A7F3B">
      <w:pPr>
        <w:rPr>
          <w:del w:id="45" w:author="Walgren, Patrick" w:date="2024-06-11T20:03:00Z" w16du:dateUtc="2024-06-12T00:03:00Z"/>
        </w:rPr>
      </w:pPr>
      <w:del w:id="46" w:author="Walgren, Patrick" w:date="2024-06-11T19:45:00Z" w16du:dateUtc="2024-06-11T23:45:00Z">
        <w:r w:rsidDel="00257F5D">
          <w:delText xml:space="preserve"> </w:delText>
        </w:r>
      </w:del>
      <w:commentRangeStart w:id="47"/>
      <w:del w:id="48" w:author="Walgren, Patrick" w:date="2024-06-11T19:46:00Z" w16du:dateUtc="2024-06-11T23:46:00Z">
        <w:r w:rsidR="0064099C" w:rsidRPr="0064099C" w:rsidDel="00257F5D">
          <w:rPr>
            <w:color w:val="FF0000"/>
          </w:rPr>
          <w:delText>Add</w:delText>
        </w:r>
        <w:commentRangeEnd w:id="47"/>
        <w:r w:rsidR="00F70303" w:rsidDel="00257F5D">
          <w:rPr>
            <w:rStyle w:val="CommentReference"/>
          </w:rPr>
          <w:commentReference w:id="47"/>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r w:rsidR="00274948">
        <w:t xml:space="preserve">However, </w:t>
      </w:r>
      <w:del w:id="49" w:author="Walgren, Patrick" w:date="2024-06-11T19:46:00Z" w16du:dateUtc="2024-06-11T23:46:00Z">
        <w:r w:rsidR="00274948" w:rsidDel="00257F5D">
          <w:delText xml:space="preserve">despite </w:delText>
        </w:r>
      </w:del>
      <w:ins w:id="50" w:author="Walgren, Patrick" w:date="2024-06-11T19:46:00Z" w16du:dateUtc="2024-06-11T23:46:00Z">
        <w:r w:rsidR="00257F5D">
          <w:t xml:space="preserve">while </w:t>
        </w:r>
      </w:ins>
      <w:r w:rsidR="00274948">
        <w:t xml:space="preserve">commercial software suites enabling superelastic calibration </w:t>
      </w:r>
      <w:ins w:id="51" w:author="Walgren, Patrick" w:date="2024-06-11T20:03:00Z" w16du:dateUtc="2024-06-12T00:03:00Z">
        <w:r w:rsidR="004D6A88">
          <w:t>(add Abaqus citation here)</w:t>
        </w:r>
      </w:ins>
      <w:del w:id="52" w:author="Walgren, Patrick" w:date="2024-06-11T19:46:00Z" w16du:dateUtc="2024-06-11T23:46:00Z">
        <w:r w:rsidR="00274948" w:rsidDel="00257F5D">
          <w:delText>(cite Abaqus material calibration here)</w:delText>
        </w:r>
      </w:del>
      <w:r w:rsidR="00274948">
        <w:t xml:space="preserve"> and many published methods covering SMA actuator calibration,</w:t>
      </w:r>
      <w:del w:id="53" w:author="Walgren, Patrick" w:date="2024-06-04T19:50:00Z" w16du:dateUtc="2024-06-04T23:50:00Z">
        <w:r w:rsidR="00274948" w:rsidDel="009342F1">
          <w:delText xml:space="preserve"> and,</w:delText>
        </w:r>
      </w:del>
      <w:r w:rsidR="00274948">
        <w:t xml:space="preserve"> no such analog exists for SMA </w:t>
      </w:r>
      <w:r w:rsidR="00274948">
        <w:lastRenderedPageBreak/>
        <w:t xml:space="preserve">actuation models  </w:t>
      </w:r>
      <w:r w:rsidR="00274948">
        <w:fldChar w:fldCharType="begin"/>
      </w:r>
      <w:r w:rsidR="00257F5D">
        <w:instrText xml:space="preserve"> ADDIN ZOTERO_ITEM CSL_CITATION {"citationID":"CeuQctPk","properties":{"formattedCitation":"[13], [14], [15]","plainCitation":"[13], [14], [15]","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257F5D" w:rsidRPr="00257F5D">
        <w:rPr>
          <w:rFonts w:ascii="Calibri" w:hAnsi="Calibri" w:cs="Calibri"/>
        </w:rPr>
        <w:t>[13], [14], [15]</w:t>
      </w:r>
      <w:r w:rsidR="00274948">
        <w:fldChar w:fldCharType="end"/>
      </w:r>
      <w:r w:rsidR="00274948">
        <w:t xml:space="preserve">. </w:t>
      </w:r>
      <w:commentRangeStart w:id="54"/>
      <w:commentRangeEnd w:id="54"/>
      <w:r w:rsidR="00274948">
        <w:rPr>
          <w:rStyle w:val="CommentReference"/>
        </w:rPr>
        <w:commentReference w:id="54"/>
      </w:r>
    </w:p>
    <w:p w14:paraId="41920903" w14:textId="5E5F611A" w:rsidR="008D2F4F" w:rsidRPr="008D2F4F" w:rsidRDefault="007A7F3B" w:rsidP="008D2F4F">
      <w:pPr>
        <w:rPr>
          <w:ins w:id="55" w:author="Walgren, Patrick" w:date="2024-06-04T20:09:00Z" w16du:dateUtc="2024-06-05T00:09:00Z"/>
        </w:rPr>
      </w:pPr>
      <w:bookmarkStart w:id="56" w:name="_Hlk164061837"/>
      <w:del w:id="57" w:author="Walgren, Patrick" w:date="2024-06-11T20:02:00Z" w16du:dateUtc="2024-06-12T00:02:00Z">
        <w:r w:rsidRPr="009528D9" w:rsidDel="00683889">
          <w:rPr>
            <w:highlight w:val="yellow"/>
          </w:rPr>
          <w:delText>However,</w:delText>
        </w:r>
      </w:del>
      <w:ins w:id="58" w:author="Walgren, Patrick" w:date="2024-06-11T20:02:00Z" w16du:dateUtc="2024-06-12T00:02:00Z">
        <w:r w:rsidR="00683889">
          <w:rPr>
            <w:highlight w:val="yellow"/>
          </w:rPr>
          <w:t>When considering SMA actuation behavior,</w:t>
        </w:r>
      </w:ins>
      <w:r w:rsidRPr="009528D9">
        <w:rPr>
          <w:highlight w:val="yellow"/>
        </w:rPr>
        <w:t xml:space="preserve"> a laborious workflow of experimental analysis and </w:t>
      </w:r>
      <w:commentRangeStart w:id="59"/>
      <w:r w:rsidRPr="009528D9">
        <w:rPr>
          <w:highlight w:val="yellow"/>
        </w:rPr>
        <w:t>constitutive</w:t>
      </w:r>
      <w:commentRangeEnd w:id="59"/>
      <w:r w:rsidR="00F70303">
        <w:rPr>
          <w:rStyle w:val="CommentReference"/>
        </w:rPr>
        <w:commentReference w:id="59"/>
      </w:r>
      <w:r w:rsidRPr="009528D9">
        <w:rPr>
          <w:highlight w:val="yellow"/>
        </w:rPr>
        <w:t xml:space="preserve"> model calibration is still</w:t>
      </w:r>
      <w:ins w:id="60" w:author="Walgren, Patrick" w:date="2024-06-04T19:50:00Z" w16du:dateUtc="2024-06-04T23:50:00Z">
        <w:r w:rsidR="00E07A72">
          <w:rPr>
            <w:highlight w:val="yellow"/>
          </w:rPr>
          <w:t xml:space="preserve"> </w:t>
        </w:r>
      </w:ins>
      <w:del w:id="61" w:author="Walgren, Patrick" w:date="2024-06-04T19:50:00Z" w16du:dateUtc="2024-06-04T23:50:00Z">
        <w:r w:rsidRPr="009528D9" w:rsidDel="00E07A72">
          <w:rPr>
            <w:highlight w:val="yellow"/>
          </w:rPr>
          <w:delText xml:space="preserve"> commonly </w:delText>
        </w:r>
      </w:del>
      <w:r w:rsidRPr="009528D9">
        <w:rPr>
          <w:highlight w:val="yellow"/>
        </w:rPr>
        <w:t>required for rigorous</w:t>
      </w:r>
      <w:ins w:id="62" w:author="Walgren, Patrick" w:date="2024-06-11T20:02:00Z" w16du:dateUtc="2024-06-12T00:02:00Z">
        <w:r w:rsidR="00683889">
          <w:rPr>
            <w:highlight w:val="yellow"/>
          </w:rPr>
          <w:t xml:space="preserve"> </w:t>
        </w:r>
      </w:ins>
      <w:del w:id="63" w:author="Walgren, Patrick" w:date="2024-06-11T20:02:00Z" w16du:dateUtc="2024-06-12T00:02:00Z">
        <w:r w:rsidRPr="009528D9" w:rsidDel="00683889">
          <w:rPr>
            <w:highlight w:val="yellow"/>
          </w:rPr>
          <w:delText xml:space="preserve"> SMA </w:delText>
        </w:r>
      </w:del>
      <w:r w:rsidRPr="009528D9">
        <w:rPr>
          <w:highlight w:val="yellow"/>
        </w:rPr>
        <w:t>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64" w:name="_Hlk164061559"/>
      <w:r w:rsidR="009528D9">
        <w:t xml:space="preserve"> </w:t>
      </w:r>
      <w:bookmarkEnd w:id="56"/>
      <w:commentRangeStart w:id="65"/>
      <w:commentRangeStart w:id="66"/>
      <w:r w:rsidRPr="009528D9">
        <w:t>The</w:t>
      </w:r>
      <w:commentRangeEnd w:id="65"/>
      <w:r w:rsidR="009528D9" w:rsidRPr="009528D9">
        <w:rPr>
          <w:rStyle w:val="CommentReference"/>
        </w:rPr>
        <w:commentReference w:id="65"/>
      </w:r>
      <w:commentRangeEnd w:id="66"/>
      <w:r w:rsidR="00EF4389">
        <w:rPr>
          <w:rStyle w:val="CommentReference"/>
        </w:rPr>
        <w:commentReference w:id="66"/>
      </w:r>
      <w:r w:rsidRPr="009528D9">
        <w:t xml:space="preserve"> various external state variables that govern shape memory material behavior </w:t>
      </w:r>
      <w:del w:id="67" w:author="Walgren, Patrick" w:date="2024-06-04T19:51:00Z" w16du:dateUtc="2024-06-04T23:51:00Z">
        <w:r w:rsidRPr="009528D9" w:rsidDel="00E07A72">
          <w:delText xml:space="preserve">(i.e., temperature, stress, strain) </w:delText>
        </w:r>
      </w:del>
      <w:r w:rsidRPr="009528D9">
        <w:t xml:space="preserve">often require </w:t>
      </w:r>
      <w:del w:id="68"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69" w:author="Walgren, Patrick" w:date="2024-06-04T19:52:00Z" w16du:dateUtc="2024-06-04T23:52:00Z">
        <w:r w:rsidR="00E07A72">
          <w:t>ation of</w:t>
        </w:r>
      </w:ins>
      <w:del w:id="70" w:author="Walgren, Patrick" w:date="2024-06-04T19:52:00Z" w16du:dateUtc="2024-06-04T23:52:00Z">
        <w:r w:rsidRPr="009528D9" w:rsidDel="00E07A72">
          <w:delText>ing</w:delText>
        </w:r>
      </w:del>
      <w:r w:rsidRPr="009528D9">
        <w:t xml:space="preserve"> various datasets from different instruments</w:t>
      </w:r>
      <w:ins w:id="71" w:author="Walgren, Patrick" w:date="2024-06-04T19:52:00Z" w16du:dateUtc="2024-06-04T23:52:00Z">
        <w:r w:rsidR="00E07A72">
          <w:t xml:space="preserve">, </w:t>
        </w:r>
      </w:ins>
      <w:ins w:id="72" w:author="Walgren, Patrick" w:date="2024-06-04T19:53:00Z" w16du:dateUtc="2024-06-04T23:53:00Z">
        <w:r w:rsidR="00E07A72">
          <w:t xml:space="preserve">slowing the </w:t>
        </w:r>
      </w:ins>
      <w:ins w:id="73" w:author="Walgren, Patrick" w:date="2024-06-04T20:06:00Z" w16du:dateUtc="2024-06-05T00:06:00Z">
        <w:r w:rsidR="008D2F4F">
          <w:t>SMA deve</w:t>
        </w:r>
      </w:ins>
      <w:ins w:id="74" w:author="Walgren, Patrick" w:date="2024-06-04T20:07:00Z" w16du:dateUtc="2024-06-05T00:07:00Z">
        <w:r w:rsidR="008D2F4F">
          <w:t xml:space="preserve">lopment </w:t>
        </w:r>
      </w:ins>
      <w:ins w:id="75" w:author="Walgren, Patrick" w:date="2024-06-04T19:53:00Z" w16du:dateUtc="2024-06-04T23:53:00Z">
        <w:r w:rsidR="00E07A72">
          <w:t>process</w:t>
        </w:r>
      </w:ins>
      <w:r w:rsidRPr="009528D9">
        <w:t>.</w:t>
      </w:r>
      <w:r w:rsidR="0035716C" w:rsidRPr="009528D9">
        <w:t xml:space="preserve"> </w:t>
      </w:r>
      <w:bookmarkEnd w:id="64"/>
      <w:ins w:id="76" w:author="Walgren, Patrick" w:date="2024-06-04T20:09:00Z" w16du:dateUtc="2024-06-05T00:09:00Z">
        <w:r w:rsidR="008D2F4F" w:rsidRPr="008D2F4F">
          <w:t xml:space="preserve">Further, after compiling and synchronizing the data, there </w:t>
        </w:r>
      </w:ins>
      <w:ins w:id="77" w:author="Walgren, Patrick" w:date="2024-06-11T20:03:00Z" w16du:dateUtc="2024-06-12T00:03:00Z">
        <w:r w:rsidR="004D6A88">
          <w:t>exist</w:t>
        </w:r>
      </w:ins>
      <w:ins w:id="78" w:author="Walgren, Patrick" w:date="2024-06-04T20:09:00Z" w16du:dateUtc="2024-06-05T00:09:00Z">
        <w:r w:rsidR="008D2F4F" w:rsidRPr="008D2F4F">
          <w:t xml:space="preserve"> myriad methods of calibrating an accurate constitutive model to describe the specific SMA material behavior. </w:t>
        </w:r>
      </w:ins>
    </w:p>
    <w:p w14:paraId="66D790D4" w14:textId="1A708B1D" w:rsidR="009528D9" w:rsidRDefault="007A7F3B" w:rsidP="007A7F3B">
      <w:del w:id="79"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8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80"/>
      <w:del w:id="81" w:author="Walgren, Patrick" w:date="2024-06-04T20:09:00Z" w16du:dateUtc="2024-06-05T00:09:00Z">
        <w:r w:rsidR="007A7F3B" w:rsidDel="008D2F4F">
          <w:delText>This tool is deemed</w:delText>
        </w:r>
      </w:del>
      <w:ins w:id="82" w:author="Walgren, Patrick" w:date="2024-06-04T20:09:00Z" w16du:dateUtc="2024-06-05T00:09:00Z">
        <w:r w:rsidR="008D2F4F">
          <w:t>We deem this tool</w:t>
        </w:r>
      </w:ins>
      <w:r w:rsidR="007A7F3B">
        <w:t xml:space="preserve"> REACT, for the Rendering of Experimental Analysis and Calibration Tool. </w:t>
      </w:r>
      <w:del w:id="83" w:author="Walgren, Patrick" w:date="2024-06-04T20:09:00Z" w16du:dateUtc="2024-06-05T00:09:00Z">
        <w:r w:rsidR="007A7F3B" w:rsidDel="008D2F4F">
          <w:delText>Our tool</w:delText>
        </w:r>
      </w:del>
      <w:ins w:id="84"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85" w:author="Walgren, Patrick" w:date="2024-06-04T20:10:00Z" w16du:dateUtc="2024-06-05T00:10:00Z">
        <w:r w:rsidR="007A7F3B" w:rsidDel="008D2F4F">
          <w:delText>SMA REACT</w:delText>
        </w:r>
      </w:del>
      <w:ins w:id="86" w:author="Walgren, Patrick" w:date="2024-06-04T20:10:00Z" w16du:dateUtc="2024-06-05T00:10:00Z">
        <w:r w:rsidR="008D2F4F">
          <w:t>The tool</w:t>
        </w:r>
      </w:ins>
      <w:r w:rsidR="007A7F3B">
        <w:t xml:space="preserve"> </w:t>
      </w:r>
      <w:del w:id="87" w:author="Walgren, Patrick" w:date="2024-06-04T20:10:00Z" w16du:dateUtc="2024-06-05T00:10:00Z">
        <w:r w:rsidR="007A7F3B" w:rsidDel="008D2F4F">
          <w:delText>consists of</w:delText>
        </w:r>
      </w:del>
      <w:ins w:id="88"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89" w:author="Walgren, Patrick" w:date="2024-06-04T20:11:00Z" w16du:dateUtc="2024-06-05T00:11:00Z">
        <w:r w:rsidR="008D2F4F">
          <w:t>processing</w:t>
        </w:r>
      </w:ins>
      <w:del w:id="90" w:author="Walgren, Patrick" w:date="2024-06-04T20:11:00Z" w16du:dateUtc="2024-06-05T00:11:00Z">
        <w:r w:rsidR="007A7F3B" w:rsidDel="008D2F4F">
          <w:delText>pre-processing and filtering,</w:delText>
        </w:r>
      </w:del>
      <w:r w:rsidR="007A7F3B">
        <w:t xml:space="preserve"> and </w:t>
      </w:r>
      <w:del w:id="91" w:author="Walgren, Patrick" w:date="2024-06-04T20:10:00Z" w16du:dateUtc="2024-06-05T00:10:00Z">
        <w:r w:rsidR="007A7F3B" w:rsidDel="008D2F4F">
          <w:delText xml:space="preserve">material </w:delText>
        </w:r>
      </w:del>
      <w:ins w:id="92"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93"/>
      <w:r>
        <w:rPr>
          <w:noProof/>
        </w:rPr>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93"/>
      <w:r w:rsidR="008D2F4F">
        <w:rPr>
          <w:rStyle w:val="CommentReference"/>
        </w:rPr>
        <w:commentReference w:id="93"/>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94" w:author="Walgren, Patrick" w:date="2024-05-20T20:15:00Z" w16du:dateUtc="2024-05-21T00:15:00Z"/>
          <w:b/>
          <w:bCs/>
        </w:rPr>
      </w:pPr>
      <w:commentRangeStart w:id="95"/>
      <w:del w:id="96" w:author="Walgren, Patrick" w:date="2024-05-20T20:15:00Z" w16du:dateUtc="2024-05-21T00:15:00Z">
        <w:r w:rsidDel="00ED40BE">
          <w:lastRenderedPageBreak/>
          <w:delText xml:space="preserve">In this work, we describe a new open-source GUI for constitutive model calibration of SMA actuators. We hope to provide a vital </w:delText>
        </w:r>
        <w:commentRangeEnd w:id="95"/>
        <w:r w:rsidDel="00ED40BE">
          <w:rPr>
            <w:rStyle w:val="CommentReference"/>
          </w:rPr>
          <w:commentReference w:id="95"/>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97"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98"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99" w:author="Walgren, Patrick" w:date="2024-05-20T20:16:00Z" w16du:dateUtc="2024-05-21T00:16:00Z"/>
        </w:rPr>
      </w:pPr>
    </w:p>
    <w:p w14:paraId="4273DE2F" w14:textId="4434318A" w:rsidR="007A7F3B" w:rsidDel="00ED40BE" w:rsidRDefault="00ED40BE" w:rsidP="007A7F3B">
      <w:pPr>
        <w:rPr>
          <w:del w:id="100" w:author="Walgren, Patrick" w:date="2024-05-20T20:16:00Z" w16du:dateUtc="2024-05-21T00:16:00Z"/>
        </w:rPr>
      </w:pPr>
      <w:ins w:id="101"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36F8C268" w:rsidR="00ED40BE" w:rsidRPr="00CF2885" w:rsidRDefault="007A7F3B" w:rsidP="00ED40BE">
      <w:pPr>
        <w:rPr>
          <w:ins w:id="102" w:author="Walgren, Patrick" w:date="2024-05-20T20:16:00Z" w16du:dateUtc="2024-05-21T00:16:00Z"/>
          <w:b/>
          <w:bCs/>
        </w:rPr>
      </w:pPr>
      <w:bookmarkStart w:id="103" w:name="_Hlk164062025"/>
      <w:del w:id="104"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103"/>
      <w:r>
        <w:t>Following the thermodynamically consistent model derived by Lagoudas</w:t>
      </w:r>
      <w:del w:id="105" w:author="Walgren, Patrick" w:date="2024-06-04T20:12:00Z" w16du:dateUtc="2024-06-05T00:12:00Z">
        <w:r w:rsidDel="00764B78">
          <w:delText>,</w:delText>
        </w:r>
      </w:del>
      <w:r>
        <w:t xml:space="preserve"> et al., the developed calibration routine </w:t>
      </w:r>
      <w:commentRangeStart w:id="106"/>
      <w:r>
        <w:t xml:space="preserve">leverages global optimization strategies to minimize error between model </w:t>
      </w:r>
      <w:commentRangeEnd w:id="106"/>
      <w:r w:rsidR="009C2BEC">
        <w:rPr>
          <w:rStyle w:val="CommentReference"/>
        </w:rPr>
        <w:commentReference w:id="106"/>
      </w:r>
      <w:r>
        <w:t>prediction and experimental data.</w:t>
      </w:r>
      <w:r w:rsidR="00560D22">
        <w:t xml:space="preserve"> </w:t>
      </w:r>
      <w:ins w:id="107" w:author="Walgren, Patrick" w:date="2024-06-10T09:40:00Z" w16du:dateUtc="2024-06-10T13:40:00Z">
        <w:r w:rsidR="00CD3C41">
          <w:t>While many analogous methods exist in literature</w:t>
        </w:r>
      </w:ins>
      <w:ins w:id="108" w:author="Walgren, Patrick" w:date="2024-06-10T09:41:00Z" w16du:dateUtc="2024-06-10T13:41:00Z">
        <w:r w:rsidR="00CD3C41">
          <w:t xml:space="preserve"> </w:t>
        </w:r>
      </w:ins>
      <w:r w:rsidR="00CD3C41">
        <w:fldChar w:fldCharType="begin"/>
      </w:r>
      <w:r w:rsidR="00257F5D">
        <w:instrText xml:space="preserve"> ADDIN ZOTERO_ITEM CSL_CITATION {"citationID":"QPVYyF1L","properties":{"formattedCitation":"[15], [16], [17], [18], [19]","plainCitation":"[15], [16], [17], [18], [19]","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CD3C41">
        <w:fldChar w:fldCharType="separate"/>
      </w:r>
      <w:r w:rsidR="00257F5D" w:rsidRPr="00257F5D">
        <w:rPr>
          <w:rFonts w:ascii="Calibri" w:hAnsi="Calibri" w:cs="Calibri"/>
        </w:rPr>
        <w:t>[15], [16], [17], [18], [19]</w:t>
      </w:r>
      <w:r w:rsidR="00CD3C41">
        <w:fldChar w:fldCharType="end"/>
      </w:r>
      <w:ins w:id="109" w:author="Walgren, Patrick" w:date="2024-06-10T09:40:00Z" w16du:dateUtc="2024-06-10T13:40:00Z">
        <w:r w:rsidR="00CD3C41">
          <w:t xml:space="preserve">, no such </w:t>
        </w:r>
      </w:ins>
      <w:ins w:id="110" w:author="Walgren, Patrick" w:date="2024-06-10T09:41:00Z" w16du:dateUtc="2024-06-10T13:41:00Z">
        <w:r w:rsidR="00CD3C41">
          <w:t xml:space="preserve">open-source resource exists for the greater community. </w:t>
        </w:r>
      </w:ins>
      <w:del w:id="111" w:author="Walgren, Patrick" w:date="2024-06-04T20:12:00Z" w16du:dateUtc="2024-06-05T00:12:00Z">
        <w:r w:rsidDel="00764B78">
          <w:delText>The tool described herein</w:delText>
        </w:r>
      </w:del>
      <w:ins w:id="112"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113" w:author="Walgren, Patrick" w:date="2024-05-20T20:16:00Z" w16du:dateUtc="2024-05-21T00:16:00Z">
        <w:r w:rsidR="00ED40BE">
          <w:t>We focus on the temperature-driven Lagoudas 1-D constitutive model, but</w:t>
        </w:r>
      </w:ins>
      <w:ins w:id="114" w:author="Walgren, Patrick" w:date="2024-06-04T20:14:00Z" w16du:dateUtc="2024-06-05T00:14:00Z">
        <w:r w:rsidR="00764B78">
          <w:t xml:space="preserve"> one could leverage the developed framework and extend the software</w:t>
        </w:r>
      </w:ins>
      <w:ins w:id="115"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116"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117"/>
      <w:r w:rsidRPr="007A7F3B">
        <w:rPr>
          <w:b/>
          <w:bCs/>
        </w:rPr>
        <w:t>Model</w:t>
      </w:r>
      <w:commentRangeEnd w:id="117"/>
      <w:r w:rsidR="00870A17">
        <w:rPr>
          <w:rStyle w:val="CommentReference"/>
        </w:rPr>
        <w:commentReference w:id="117"/>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118" w:name="_Hlk164062237"/>
      <w:commentRangeStart w:id="119"/>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118"/>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commentRangeEnd w:id="119"/>
      <w:r w:rsidR="000C2720">
        <w:rPr>
          <w:rStyle w:val="CommentReference"/>
        </w:rPr>
        <w:commentReference w:id="119"/>
      </w:r>
    </w:p>
    <w:p w14:paraId="44FC29FD" w14:textId="0CA573DD" w:rsidR="007A7F3B" w:rsidRDefault="007A7F3B" w:rsidP="007A7F3B">
      <w:bookmarkStart w:id="120" w:name="_Hlk164062255"/>
      <w:r w:rsidRPr="00F70303">
        <w:rPr>
          <w:highlight w:val="yellow"/>
        </w:rPr>
        <w:t>An appropriately calibrated constitutive model is essential for design of complex systems with SMAs.</w:t>
      </w:r>
      <w:r>
        <w:t xml:space="preserve"> </w:t>
      </w:r>
      <w:bookmarkEnd w:id="120"/>
      <w:r>
        <w:t>The inherent thermomechanical coupling present in SMAs makes it important to understand how the SMA component will behave when installed in the system and</w:t>
      </w:r>
      <w:ins w:id="121" w:author="Walgren, Patrick" w:date="2024-06-04T20:15:00Z" w16du:dateUtc="2024-06-05T00:15:00Z">
        <w:r w:rsidR="00FC331D">
          <w:t xml:space="preserve"> is</w:t>
        </w:r>
      </w:ins>
      <w:r>
        <w:t xml:space="preserve"> subject to relevant loading conditions.</w:t>
      </w:r>
      <w:r w:rsidR="00560D22">
        <w:t xml:space="preserve"> </w:t>
      </w:r>
      <w:r>
        <w:t xml:space="preserve">Understanding the strain recovery behavior of SMAs, especially in the presence of minor loops, is crucial to </w:t>
      </w:r>
      <w:del w:id="122" w:author="Walgren, Patrick" w:date="2024-06-04T20:16:00Z" w16du:dateUtc="2024-06-05T00:16:00Z">
        <w:r w:rsidDel="00FC331D">
          <w:delText>designing the entirety of the engineering component</w:delText>
        </w:r>
      </w:del>
      <w:ins w:id="123" w:author="Walgren, Patrick" w:date="2024-06-04T20:16:00Z" w16du:dateUtc="2024-06-05T00:16:00Z">
        <w:r w:rsidR="00FC331D">
          <w:t>holistic engineering component design</w:t>
        </w:r>
      </w:ins>
      <w:r>
        <w:t>.</w:t>
      </w:r>
      <w:r w:rsidR="00560D22">
        <w:t xml:space="preserve"> </w:t>
      </w:r>
      <w:r>
        <w:t xml:space="preserve">The inherent complexity of Shape Memory Alloys is an opportunity </w:t>
      </w:r>
      <w:del w:id="124" w:author="Walgren, Patrick" w:date="2024-06-04T20:16:00Z" w16du:dateUtc="2024-06-05T00:16:00Z">
        <w:r w:rsidDel="00FC331D">
          <w:delText>to design more</w:delText>
        </w:r>
      </w:del>
      <w:ins w:id="125" w:author="Walgren, Patrick" w:date="2024-06-04T20:16:00Z" w16du:dateUtc="2024-06-05T00:16:00Z">
        <w:r w:rsidR="00FC331D">
          <w:t>for more</w:t>
        </w:r>
      </w:ins>
      <w:r>
        <w:t xml:space="preserve"> space- and weight-efficient assemblies, but a challenge </w:t>
      </w:r>
      <w:del w:id="126" w:author="Walgren, Patrick" w:date="2024-06-04T20:16:00Z" w16du:dateUtc="2024-06-05T00:16:00Z">
        <w:r w:rsidDel="00FC331D">
          <w:delText>to accurately design these systems to perform as intended</w:delText>
        </w:r>
      </w:del>
      <w:ins w:id="127" w:author="Walgren, Patrick" w:date="2024-06-04T20:16:00Z" w16du:dateUtc="2024-06-05T00:16:00Z">
        <w:r w:rsidR="00FC331D">
          <w:t>from a design perspective</w:t>
        </w:r>
      </w:ins>
      <w:r>
        <w:t>.</w:t>
      </w:r>
      <w:r w:rsidR="00560D22">
        <w:t xml:space="preserve"> </w:t>
      </w:r>
      <w:r w:rsidR="00F70303">
        <w:lastRenderedPageBreak/>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w:t>
      </w:r>
      <w:commentRangeStart w:id="128"/>
      <w:r w:rsidR="00F70303">
        <w:t xml:space="preserve">Constitutive model calibration is a vital link for designing and validating SMA performance. </w:t>
      </w:r>
      <w:commentRangeEnd w:id="128"/>
      <w:r w:rsidR="00FC331D">
        <w:rPr>
          <w:rStyle w:val="CommentReference"/>
        </w:rPr>
        <w:commentReference w:id="128"/>
      </w:r>
    </w:p>
    <w:p w14:paraId="66D2DBC5" w14:textId="00B9297E" w:rsidR="00A267DB" w:rsidRDefault="007A7F3B" w:rsidP="00A267DB">
      <w:bookmarkStart w:id="129" w:name="_Hlk164062335"/>
      <w:r w:rsidRPr="00F70303">
        <w:rPr>
          <w:highlight w:val="yellow"/>
        </w:rPr>
        <w:t>Historically, SMA model calibration has been performed analytically, based on analyst</w:t>
      </w:r>
      <w:ins w:id="130" w:author="Walgren, Patrick" w:date="2024-06-04T20:19:00Z" w16du:dateUtc="2024-06-05T00:19:00Z">
        <w:r w:rsidR="000C2720">
          <w:rPr>
            <w:highlight w:val="yellow"/>
          </w:rPr>
          <w:t xml:space="preserve"> intuition</w:t>
        </w:r>
      </w:ins>
      <w:del w:id="131"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129"/>
      <w:r>
        <w:t>Closed-form analytical results/expressions can be derived for simple models</w:t>
      </w:r>
      <w:del w:id="132" w:author="Walgren, Patrick" w:date="2024-06-11T20:10:00Z" w16du:dateUtc="2024-06-12T00:10:00Z">
        <w:r w:rsidDel="009C126B">
          <w:delText xml:space="preserve"> (e.g., cite cite cite)</w:delText>
        </w:r>
      </w:del>
      <w:r>
        <w:t xml:space="preserve"> when a deterministic amount of data is available</w:t>
      </w:r>
      <w:r w:rsidR="009C2BEC">
        <w:t xml:space="preserve"> </w:t>
      </w:r>
      <w:r w:rsidR="009C2BEC">
        <w:fldChar w:fldCharType="begin"/>
      </w:r>
      <w:r w:rsidR="009C126B">
        <w:instrText xml:space="preserve"> ADDIN ZOTERO_ITEM CSL_CITATION {"citationID":"YRKSCmbH","properties":{"formattedCitation":"[13], [14]","plainCitation":"[13], [14]","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126B" w:rsidRPr="009C126B">
        <w:rPr>
          <w:rFonts w:ascii="Calibri" w:hAnsi="Calibri" w:cs="Calibri"/>
        </w:rPr>
        <w:t>[13], [14]</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257F5D">
        <w:instrText xml:space="preserve"> ADDIN ZOTERO_ITEM CSL_CITATION {"citationID":"PZ67Vil1","properties":{"formattedCitation":"[15], [16], [19], [20]","plainCitation":"[15], [16], [19], [20]","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257F5D" w:rsidRPr="00257F5D">
        <w:rPr>
          <w:rFonts w:ascii="Calibri" w:hAnsi="Calibri" w:cs="Calibri"/>
        </w:rPr>
        <w:t>[15], [16], [19], [20]</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133"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133"/>
      <w:r>
        <w:t>For constant force thermal cycle experiments, strain is measured as a function of temperature at certain stress levels. We seek a set of material properties</w:t>
      </w:r>
      <w:ins w:id="134" w:author="Walgren, Patrick" w:date="2024-06-04T20:20:00Z" w16du:dateUtc="2024-06-05T00:20:00Z">
        <w:r w:rsidR="000C2720">
          <w:t xml:space="preserve"> such</w:t>
        </w:r>
      </w:ins>
      <w:r>
        <w:t xml:space="preserve"> that</w:t>
      </w:r>
      <w:ins w:id="135" w:author="Walgren, Patrick" w:date="2024-06-04T20:20:00Z" w16du:dateUtc="2024-06-05T00:20:00Z">
        <w:r w:rsidR="000C2720">
          <w:t xml:space="preserve"> the calibrated constitutive model</w:t>
        </w:r>
      </w:ins>
      <w:r>
        <w:t xml:space="preserve"> best matches the experimental data over this set of experiments. </w:t>
      </w:r>
      <w:del w:id="136" w:author="Walgren, Patrick" w:date="2024-06-04T20:20:00Z" w16du:dateUtc="2024-06-05T00:20:00Z">
        <w:r w:rsidDel="000C2720">
          <w:delText>This can be represented as a mathematical optimization problem</w:delText>
        </w:r>
      </w:del>
      <w:del w:id="137" w:author="Walgren, Patrick" w:date="2024-06-04T19:40:00Z" w16du:dateUtc="2024-06-04T23:40:00Z">
        <w:r w:rsidDel="00C93B97">
          <w:delText xml:space="preserve">.  </w:delText>
        </w:r>
      </w:del>
    </w:p>
    <w:p w14:paraId="7A84B8B7" w14:textId="0197633C" w:rsidR="00A267DB" w:rsidRDefault="00A267DB" w:rsidP="00A267DB">
      <w:bookmarkStart w:id="138" w:name="_Hlk164063265"/>
      <w:r w:rsidRPr="00A267DB">
        <w:rPr>
          <w:highlight w:val="yellow"/>
        </w:rPr>
        <w:t xml:space="preserve">Because of the </w:t>
      </w:r>
      <w:commentRangeStart w:id="139"/>
      <w:r w:rsidRPr="00A267DB">
        <w:rPr>
          <w:highlight w:val="yellow"/>
        </w:rPr>
        <w:t>aforementioned material property interdependence</w:t>
      </w:r>
      <w:commentRangeEnd w:id="139"/>
      <w:r w:rsidR="000C2720">
        <w:rPr>
          <w:rStyle w:val="CommentReference"/>
        </w:rPr>
        <w:commentReference w:id="139"/>
      </w:r>
      <w:r w:rsidRPr="00A267DB">
        <w:rPr>
          <w:highlight w:val="yellow"/>
        </w:rPr>
        <w:t>, we use a hybrid optimization scheme to best balance global searches with local optima; when multiple experiments are conducted, this optimization problem is overdetermined so there may exist many local optima.</w:t>
      </w:r>
      <w:r>
        <w:t xml:space="preserve"> </w:t>
      </w:r>
      <w:bookmarkEnd w:id="138"/>
      <w:r>
        <w:t xml:space="preserve">Hybrid optimization </w:t>
      </w:r>
      <w:del w:id="140" w:author="Walgren, Patrick" w:date="2024-06-04T20:26:00Z" w16du:dateUtc="2024-06-05T00:26:00Z">
        <w:r w:rsidDel="001210B3">
          <w:delText>consists of two main</w:delText>
        </w:r>
      </w:del>
      <w:ins w:id="141"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142" w:author="Walgren, Patrick" w:date="2024-06-04T20:23:00Z" w16du:dateUtc="2024-06-05T00:23:00Z">
        <w:r w:rsidR="000C2720">
          <w:t xml:space="preserve"> provides a starting </w:t>
        </w:r>
      </w:ins>
      <w:ins w:id="143" w:author="Walgren, Patrick" w:date="2024-06-04T20:26:00Z" w16du:dateUtc="2024-06-05T00:26:00Z">
        <w:r w:rsidR="001210B3">
          <w:t>point</w:t>
        </w:r>
      </w:ins>
      <w:ins w:id="144" w:author="Walgren, Patrick" w:date="2024-06-04T20:23:00Z" w16du:dateUtc="2024-06-05T00:23:00Z">
        <w:r w:rsidR="000C2720">
          <w:t xml:space="preserve"> for</w:t>
        </w:r>
      </w:ins>
      <w:del w:id="145" w:author="Walgren, Patrick" w:date="2024-06-04T20:23:00Z" w16du:dateUtc="2024-06-05T00:23:00Z">
        <w:r w:rsidDel="000C2720">
          <w:delText xml:space="preserve"> hopefully finds the small region where the best solution lies. Then,</w:delText>
        </w:r>
      </w:del>
      <w:del w:id="146" w:author="Walgren, Patrick" w:date="2024-06-04T20:24:00Z" w16du:dateUtc="2024-06-05T00:24:00Z">
        <w:r w:rsidDel="000C2720">
          <w:delText xml:space="preserve"> based on that point,</w:delText>
        </w:r>
      </w:del>
      <w:r>
        <w:t xml:space="preserve"> a </w:t>
      </w:r>
      <w:ins w:id="147" w:author="Walgren, Patrick" w:date="2024-06-04T20:26:00Z" w16du:dateUtc="2024-06-05T00:26:00Z">
        <w:r w:rsidR="001210B3">
          <w:t xml:space="preserve">local </w:t>
        </w:r>
      </w:ins>
      <w:r>
        <w:t xml:space="preserve">gradient-based optimization </w:t>
      </w:r>
      <w:del w:id="148" w:author="Walgren, Patrick" w:date="2024-06-04T20:24:00Z" w16du:dateUtc="2024-06-05T00:24:00Z">
        <w:r w:rsidDel="000C2720">
          <w:delText xml:space="preserve">is implemented </w:delText>
        </w:r>
      </w:del>
      <w:r>
        <w:t>to find the mathematical</w:t>
      </w:r>
      <w:ins w:id="149" w:author="Walgren, Patrick" w:date="2024-06-04T20:24:00Z" w16du:dateUtc="2024-06-05T00:24:00Z">
        <w:r w:rsidR="000C2720">
          <w:t>ly</w:t>
        </w:r>
      </w:ins>
      <w:r>
        <w:t xml:space="preserve"> optimum </w:t>
      </w:r>
      <w:del w:id="150" w:author="Walgren, Patrick" w:date="2024-06-04T20:26:00Z" w16du:dateUtc="2024-06-05T00:26:00Z">
        <w:r w:rsidDel="001210B3">
          <w:delText>point</w:delText>
        </w:r>
      </w:del>
      <w:ins w:id="151" w:author="Walgren, Patrick" w:date="2024-06-04T20:26:00Z" w16du:dateUtc="2024-06-05T00:26:00Z">
        <w:r w:rsidR="001210B3">
          <w:t>solution</w:t>
        </w:r>
      </w:ins>
      <w:ins w:id="152" w:author="Walgren, Patrick" w:date="2024-06-04T20:24:00Z" w16du:dateUtc="2024-06-05T00:24:00Z">
        <w:r w:rsidR="000C2720">
          <w:t>.</w:t>
        </w:r>
      </w:ins>
      <w:del w:id="153" w:author="Walgren, Patrick" w:date="2024-06-04T20:24:00Z" w16du:dateUtc="2024-06-05T00:24:00Z">
        <w:r w:rsidDel="000C2720">
          <w:delText xml:space="preserve"> in that smaller subset of the design space.</w:delText>
        </w:r>
      </w:del>
      <w:r>
        <w:t xml:space="preserve"> </w:t>
      </w:r>
      <w:del w:id="154"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01415951" w:rsidR="00A267DB" w:rsidRDefault="00A267DB" w:rsidP="00A267DB">
      <w:bookmarkStart w:id="155"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9V31gCsb","properties":{"formattedCitation":"[21], [22]","plainCitation":"[21], [22]","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1], [22]</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n23ijMVk","properties":{"formattedCitation":"[23]","plainCitation":"[23]","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3]</w:t>
      </w:r>
      <w:r w:rsidR="007755B3">
        <w:rPr>
          <w:highlight w:val="yellow"/>
        </w:rPr>
        <w:fldChar w:fldCharType="end"/>
      </w:r>
      <w:r w:rsidRPr="00A267DB">
        <w:rPr>
          <w:highlight w:val="yellow"/>
        </w:rPr>
        <w:t xml:space="preserve"> for the local search, although the tool is modular and other optimization algorithms can be</w:t>
      </w:r>
      <w:del w:id="156"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155"/>
      <w:ins w:id="157" w:author="Walgren, Patrick" w:date="2024-06-04T20:26:00Z" w16du:dateUtc="2024-06-05T00:26:00Z">
        <w:r w:rsidR="002F5A8B">
          <w:t>For all examples we discuss,</w:t>
        </w:r>
      </w:ins>
      <w:ins w:id="158" w:author="Walgren, Patrick" w:date="2024-06-04T20:27:00Z" w16du:dateUtc="2024-06-05T00:27:00Z">
        <w:r w:rsidR="002F5A8B">
          <w:t xml:space="preserve"> </w:t>
        </w:r>
      </w:ins>
      <w:del w:id="159" w:author="Walgren, Patrick" w:date="2024-06-04T20:27:00Z" w16du:dateUtc="2024-06-05T00:27:00Z">
        <w:r w:rsidDel="002F5A8B">
          <w:delText>T</w:delText>
        </w:r>
      </w:del>
      <w:ins w:id="160" w:author="Walgren, Patrick" w:date="2024-06-04T20:27:00Z" w16du:dateUtc="2024-06-05T00:27:00Z">
        <w:r w:rsidR="002F5A8B">
          <w:t>t</w:t>
        </w:r>
      </w:ins>
      <w:r>
        <w:t xml:space="preserve">he </w:t>
      </w:r>
      <w:ins w:id="161" w:author="Walgren, Patrick" w:date="2024-06-04T20:27:00Z" w16du:dateUtc="2024-06-05T00:27:00Z">
        <w:r w:rsidR="002F5A8B">
          <w:t xml:space="preserve">we specify the </w:t>
        </w:r>
      </w:ins>
      <w:r>
        <w:t>population size</w:t>
      </w:r>
      <w:ins w:id="162" w:author="Walgren, Patrick" w:date="2024-06-04T20:27:00Z" w16du:dateUtc="2024-06-05T00:27:00Z">
        <w:r w:rsidR="002F5A8B">
          <w:t xml:space="preserve"> and number of generations to be 100 and at least 10, respectively for NSG</w:t>
        </w:r>
      </w:ins>
      <w:ins w:id="163" w:author="Walgren, Patrick" w:date="2024-06-04T20:28:00Z" w16du:dateUtc="2024-06-05T00:28:00Z">
        <w:r w:rsidR="002F5A8B">
          <w:t>A-II</w:t>
        </w:r>
      </w:ins>
      <w:ins w:id="164" w:author="Walgren, Patrick" w:date="2024-06-04T20:27:00Z" w16du:dateUtc="2024-06-05T00:27:00Z">
        <w:r w:rsidR="002F5A8B">
          <w:t>.</w:t>
        </w:r>
      </w:ins>
      <w:r>
        <w:t xml:space="preserve"> </w:t>
      </w:r>
      <w:del w:id="165" w:author="Walgren, Patrick" w:date="2024-06-04T20:28:00Z" w16du:dateUtc="2024-06-05T00:28:00Z">
        <w:r w:rsidDel="002F5A8B">
          <w:delText xml:space="preserve">for NSGA-II is </w:delText>
        </w:r>
      </w:del>
      <w:del w:id="166" w:author="Walgren, Patrick" w:date="2024-06-04T20:27:00Z" w16du:dateUtc="2024-06-05T00:27:00Z">
        <w:r w:rsidDel="002F5A8B">
          <w:delText xml:space="preserve">commonly </w:delText>
        </w:r>
      </w:del>
      <w:del w:id="167" w:author="Walgren, Patrick" w:date="2024-06-04T20:28:00Z" w16du:dateUtc="2024-06-05T00:28:00Z">
        <w:r w:rsidDel="002F5A8B">
          <w:delText xml:space="preserve">set to 100 and the genetic algorithm is typically run for at least 10 generations, while </w:delText>
        </w:r>
      </w:del>
      <w:r>
        <w:t xml:space="preserve">SLSQP </w:t>
      </w:r>
      <w:del w:id="168" w:author="Walgren, Patrick" w:date="2024-06-04T20:28:00Z" w16du:dateUtc="2024-06-05T00:28:00Z">
        <w:r w:rsidDel="002F5A8B">
          <w:delText>is set to run for approximately</w:delText>
        </w:r>
      </w:del>
      <w:ins w:id="169" w:author="Walgren, Patrick" w:date="2024-06-04T20:28:00Z" w16du:dateUtc="2024-06-05T00:28:00Z">
        <w:r w:rsidR="002F5A8B">
          <w:t>is constrained to</w:t>
        </w:r>
      </w:ins>
      <w:r>
        <w:t xml:space="preserve"> 100 maximum iterations. All </w:t>
      </w:r>
      <w:del w:id="170" w:author="Walgren, Patrick" w:date="2024-06-04T20:29:00Z" w16du:dateUtc="2024-06-05T00:29:00Z">
        <w:r w:rsidDel="002F5A8B">
          <w:delText xml:space="preserve">optimization </w:delText>
        </w:r>
      </w:del>
      <w:ins w:id="171"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0946DEDC" w:rsidR="00A267DB" w:rsidRDefault="007A7F3B" w:rsidP="00A267DB">
      <w:bookmarkStart w:id="172" w:name="_Hlk164063389"/>
      <w:commentRangeStart w:id="173"/>
      <w:commentRangeStart w:id="174"/>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72"/>
      <w:r>
        <w:t>In this</w:t>
      </w:r>
      <w:commentRangeEnd w:id="173"/>
      <w:r w:rsidR="00A267DB">
        <w:rPr>
          <w:rStyle w:val="CommentReference"/>
        </w:rPr>
        <w:commentReference w:id="173"/>
      </w:r>
      <w:commentRangeEnd w:id="174"/>
      <w:r w:rsidR="006A1B98">
        <w:rPr>
          <w:rStyle w:val="CommentReference"/>
        </w:rPr>
        <w:commentReference w:id="174"/>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175" w:author="Walgren, Patrick" w:date="2024-06-04T19:40:00Z" w16du:dateUtc="2024-06-04T23:40:00Z">
        <w:r w:rsidDel="00C93B97">
          <w:delText xml:space="preserve">. </w:delText>
        </w:r>
        <w:r w:rsidR="00560D22" w:rsidDel="00C93B97">
          <w:delText xml:space="preserve"> </w:delText>
        </w:r>
      </w:del>
      <w:ins w:id="176"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lastRenderedPageBreak/>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45D75C38" w:rsidR="00A267DB" w:rsidRDefault="00A267DB" w:rsidP="00A267DB">
      <w:bookmarkStart w:id="177" w:name="_Hlk164063734"/>
      <w:commentRangeStart w:id="178"/>
      <w:r w:rsidRPr="00A267DB">
        <w:rPr>
          <w:highlight w:val="yellow"/>
        </w:rPr>
        <w:t>Alternatively, we can discuss the model from the lens of how the calibrated parameters affect constitutive response</w:t>
      </w:r>
      <w:commentRangeEnd w:id="178"/>
      <w:r w:rsidR="00DC7663">
        <w:rPr>
          <w:rStyle w:val="CommentReference"/>
        </w:rPr>
        <w:commentReference w:id="178"/>
      </w:r>
      <w:r w:rsidRPr="00A267DB">
        <w:rPr>
          <w:highlight w:val="yellow"/>
        </w:rPr>
        <w:t>.</w:t>
      </w:r>
      <w:r>
        <w:t xml:space="preserve"> </w:t>
      </w:r>
      <w:bookmarkEnd w:id="177"/>
      <w:commentRangeStart w:id="179"/>
      <w:del w:id="180" w:author="Walgren, Patrick" w:date="2024-06-08T07:29:00Z" w16du:dateUtc="2024-06-08T11:29:00Z">
        <w:r w:rsidDel="000D430F">
          <w:delText>In shape memory alloy constitutive modeling, three distinct plots are crucial to understand:</w:delText>
        </w:r>
      </w:del>
      <w:ins w:id="181" w:author="Walgren, Patrick" w:date="2024-06-08T07:29:00Z" w16du:dateUtc="2024-06-08T11:29:00Z">
        <w:r w:rsidR="000D430F">
          <w:t>We can describe these relationships via three figures:</w:t>
        </w:r>
      </w:ins>
      <w:commentRangeEnd w:id="179"/>
      <w:ins w:id="182" w:author="Walgren, Patrick" w:date="2024-06-08T07:30:00Z" w16du:dateUtc="2024-06-08T11:30:00Z">
        <w:r w:rsidR="000D430F">
          <w:rPr>
            <w:rStyle w:val="CommentReference"/>
          </w:rPr>
          <w:commentReference w:id="179"/>
        </w:r>
      </w:ins>
    </w:p>
    <w:p w14:paraId="2E875A13" w14:textId="77777777" w:rsidR="00A267DB" w:rsidRPr="00B33422" w:rsidRDefault="00A267DB" w:rsidP="00A267DB">
      <w:pPr>
        <w:pStyle w:val="ListParagraph"/>
        <w:numPr>
          <w:ilvl w:val="0"/>
          <w:numId w:val="1"/>
        </w:numPr>
      </w:pPr>
      <w:r>
        <w:t xml:space="preserve">The phase diagram (Figure 3a), which describes the surfaces that </w:t>
      </w:r>
      <w:commentRangeStart w:id="183"/>
      <w:r>
        <w:t>define forward and reverse transformation in stress-temperature space</w:t>
      </w:r>
      <w:commentRangeEnd w:id="183"/>
      <w:r w:rsidR="00DC7663">
        <w:rPr>
          <w:rStyle w:val="CommentReference"/>
        </w:rPr>
        <w:commentReference w:id="183"/>
      </w:r>
      <w:r>
        <w:t xml:space="preserve">. Zero-stress transformation temperatures can be found by inspection, and the stress-influence coefficients are defined as the slopes of the </w:t>
      </w:r>
      <w:commentRangeStart w:id="184"/>
      <w:r>
        <w:t xml:space="preserve">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w:t>
      </w:r>
      <w:commentRangeEnd w:id="184"/>
      <w:r w:rsidR="000D430F">
        <w:rPr>
          <w:rStyle w:val="CommentReference"/>
        </w:rPr>
        <w:commentReference w:id="184"/>
      </w:r>
      <w:r>
        <w:t xml:space="preserve">. </w:t>
      </w:r>
      <w:r w:rsidRPr="00B33422">
        <w:rPr>
          <w:color w:val="FF0000"/>
        </w:rPr>
        <w:t>Get a citation on this. Talk to Hartl?</w:t>
      </w:r>
    </w:p>
    <w:p w14:paraId="19974D97" w14:textId="5BFDB1AF" w:rsidR="00A267DB" w:rsidRDefault="00A267DB" w:rsidP="00A267DB">
      <w:pPr>
        <w:pStyle w:val="ListParagraph"/>
        <w:numPr>
          <w:ilvl w:val="0"/>
          <w:numId w:val="1"/>
        </w:numPr>
      </w:pPr>
      <w:r>
        <w:t xml:space="preserve">Constant-force thermal cycles (Figure 3b), which describe material behavior in strain-temperature </w:t>
      </w:r>
      <w:ins w:id="185" w:author="Walgren, Patrick" w:date="2024-06-08T07:33:00Z" w16du:dateUtc="2024-06-08T11:33:00Z">
        <w:r w:rsidR="000D430F">
          <w:t>space</w:t>
        </w:r>
      </w:ins>
      <w:del w:id="186" w:author="Walgren, Patrick" w:date="2024-06-08T07:33:00Z" w16du:dateUtc="2024-06-08T11:33:00Z">
        <w:r w:rsidDel="000D430F">
          <w:delText>response</w:delText>
        </w:r>
      </w:del>
      <w:r>
        <w:t xml:space="preserve"> and inform designers of actuator-like behavior. The elastic moduli, transformation strain properties, and thermal expansion coefficient can be extracted from this data. Additionally, this plot can give intuition about the smooth hardening coefficients. </w:t>
      </w:r>
      <w:commentRangeStart w:id="187"/>
      <w:r>
        <w:t>Note that the transformation strain properties are not simply the strain in martensite minus the strain in austenite; this is a measure of total strain, and the transformation strain must be calculated by applying Hooke's law.</w:t>
      </w:r>
      <w:commentRangeEnd w:id="187"/>
      <w:r w:rsidR="006329EF">
        <w:rPr>
          <w:rStyle w:val="CommentReference"/>
        </w:rPr>
        <w:commentReference w:id="187"/>
      </w:r>
    </w:p>
    <w:p w14:paraId="5C8866A8" w14:textId="7EE04302"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188" w:author="Walgren, Patrick" w:date="2024-06-04T19:40:00Z" w16du:dateUtc="2024-06-04T23:40:00Z">
        <w:r w:rsidDel="00C93B97">
          <w:delText xml:space="preserve">.  </w:delText>
        </w:r>
      </w:del>
      <w:ins w:id="189"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lastRenderedPageBreak/>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213532B9" w:rsidR="00A267DB" w:rsidRPr="00BD1F08" w:rsidRDefault="00A267DB" w:rsidP="00A267DB">
      <w:pPr>
        <w:rPr>
          <w:color w:val="FF0000"/>
        </w:rPr>
      </w:pPr>
      <w:bookmarkStart w:id="190" w:name="_Hlk164063769"/>
      <w:r w:rsidRPr="00A267DB">
        <w:rPr>
          <w:highlight w:val="yellow"/>
        </w:rPr>
        <w:t>As mentioned earlier, the seventeen material properties that define shape memory alloy constitutive response are unique but interdependent.</w:t>
      </w:r>
      <w:r>
        <w:t xml:space="preserve"> </w:t>
      </w:r>
      <w:bookmarkEnd w:id="190"/>
      <w:r>
        <w:t xml:space="preserve">For example, a change in smooth hardening coefficient will </w:t>
      </w:r>
      <w:del w:id="191" w:author="Walgren, Patrick" w:date="2024-06-08T07:38:00Z" w16du:dateUtc="2024-06-08T11:38:00Z">
        <w:r w:rsidDel="00E17B28">
          <w:delText>result in</w:delText>
        </w:r>
      </w:del>
      <w:ins w:id="192" w:author="Walgren, Patrick" w:date="2024-06-08T07:38:00Z" w16du:dateUtc="2024-06-08T11:38:00Z">
        <w:r w:rsidR="00E17B28">
          <w:t>cause</w:t>
        </w:r>
      </w:ins>
      <w:r>
        <w:t xml:space="preserve"> a change in the corresponding zero-stress transformation temperature. </w:t>
      </w:r>
      <w:commentRangeStart w:id="193"/>
      <w:del w:id="194"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w:t>
      </w:r>
      <w:ins w:id="195" w:author="Walgren, Patrick" w:date="2024-06-08T07:39:00Z" w16du:dateUtc="2024-06-08T11:39:00Z">
        <w:r w:rsidR="00F453AD">
          <w:t xml:space="preserve"> (which is the definition </w:t>
        </w:r>
      </w:ins>
      <w:ins w:id="196" w:author="Walgren, Patrick" w:date="2024-06-08T07:40:00Z" w16du:dateUtc="2024-06-08T11:40:00Z">
        <w:r w:rsidR="00F453AD">
          <w:t xml:space="preserve">used in </w:t>
        </w:r>
      </w:ins>
      <w:ins w:id="197" w:author="Walgren, Patrick" w:date="2024-06-08T07:39:00Z" w16du:dateUtc="2024-06-08T11:39:00Z">
        <w:r w:rsidR="00F453AD">
          <w:t xml:space="preserve">ASTM </w:t>
        </w:r>
      </w:ins>
      <w:ins w:id="198" w:author="Walgren, Patrick" w:date="2024-06-08T07:40:00Z" w16du:dateUtc="2024-06-08T11:40:00Z">
        <w:r w:rsidR="00F453AD" w:rsidRPr="009C2BEC">
          <w:rPr>
            <w:rFonts w:ascii="Calibri" w:hAnsi="Calibri" w:cs="Calibri"/>
          </w:rPr>
          <w:t>E3097</w:t>
        </w:r>
        <w:commentRangeEnd w:id="193"/>
        <w:r w:rsidR="00F453AD">
          <w:rPr>
            <w:rStyle w:val="CommentReference"/>
          </w:rPr>
          <w:commentReference w:id="193"/>
        </w:r>
      </w:ins>
      <w:ins w:id="199" w:author="Walgren, Patrick" w:date="2024-06-08T07:39:00Z" w16du:dateUtc="2024-06-08T11:39:00Z">
        <w:r w:rsidR="00F453AD">
          <w:t>)</w:t>
        </w:r>
      </w:ins>
      <w:r w:rsidR="00B30C6F">
        <w:t xml:space="preserve">. </w:t>
      </w:r>
      <w:commentRangeStart w:id="200"/>
      <w:r w:rsidR="00B30C6F">
        <w:t>In past work, manually updating smooth hardness coefficients, transformation temperatures, and stress-influence temperatures to best fit experimental data has been the most time-intensive part of calibration.</w:t>
      </w:r>
      <w:commentRangeEnd w:id="200"/>
      <w:r w:rsidR="00F453AD">
        <w:rPr>
          <w:rStyle w:val="CommentReference"/>
        </w:rPr>
        <w:commentReference w:id="200"/>
      </w:r>
    </w:p>
    <w:p w14:paraId="35120ADF" w14:textId="77777777" w:rsidR="00A267DB" w:rsidRDefault="00A267DB" w:rsidP="00A267DB"/>
    <w:p w14:paraId="1037DEB0" w14:textId="0612EFA1" w:rsidR="00A267DB" w:rsidRDefault="00F453AD" w:rsidP="00A267DB">
      <w:bookmarkStart w:id="201" w:name="_Hlk164063788"/>
      <w:commentRangeStart w:id="202"/>
      <w:ins w:id="203" w:author="Walgren, Patrick" w:date="2024-06-08T07:43:00Z" w16du:dateUtc="2024-06-08T11:43:00Z">
        <w:r w:rsidRPr="00F453AD">
          <w:rPr>
            <w:highlight w:val="yellow"/>
            <w:rPrChange w:id="204" w:author="Walgren, Patrick" w:date="2024-06-08T07:43:00Z" w16du:dateUtc="2024-06-08T11:43:00Z">
              <w:rPr/>
            </w:rPrChange>
          </w:rPr>
          <w:t>Many other material properties are interdependent</w:t>
        </w:r>
      </w:ins>
      <w:del w:id="205" w:author="Walgren, Patrick" w:date="2024-06-08T07:43:00Z" w16du:dateUtc="2024-06-08T11:43:00Z">
        <w:r w:rsidR="00A267DB" w:rsidRPr="00F453AD" w:rsidDel="00F453AD">
          <w:rPr>
            <w:highlight w:val="yellow"/>
          </w:rPr>
          <w:delText>Many other material properties are interrelated as well</w:delText>
        </w:r>
      </w:del>
      <w:r w:rsidR="00A267DB" w:rsidRPr="00F453AD">
        <w:rPr>
          <w:highlight w:val="yellow"/>
        </w:rPr>
        <w:t xml:space="preserve">; </w:t>
      </w:r>
      <w:del w:id="206" w:author="Walgren, Patrick" w:date="2024-06-09T20:37:00Z" w16du:dateUtc="2024-06-10T00:37:00Z">
        <w:r w:rsidR="00A267DB" w:rsidRPr="00F453AD" w:rsidDel="004A5AC6">
          <w:rPr>
            <w:highlight w:val="yellow"/>
          </w:rPr>
          <w:delText xml:space="preserve">changing </w:delText>
        </w:r>
      </w:del>
      <w:ins w:id="207" w:author="Walgren, Patrick" w:date="2024-06-09T20:37:00Z" w16du:dateUtc="2024-06-10T00:37:00Z">
        <w:r w:rsidR="004A5AC6">
          <w:rPr>
            <w:highlight w:val="yellow"/>
          </w:rPr>
          <w:t>a change in</w:t>
        </w:r>
        <w:r w:rsidR="004A5AC6" w:rsidRPr="00F453AD">
          <w:rPr>
            <w:highlight w:val="yellow"/>
          </w:rPr>
          <w:t xml:space="preserve"> </w:t>
        </w:r>
      </w:ins>
      <w:r w:rsidR="00A267DB" w:rsidRPr="00F453AD">
        <w:rPr>
          <w:highlight w:val="yellow"/>
        </w:rPr>
        <w:t xml:space="preserve">transformation strain properties will </w:t>
      </w:r>
      <w:del w:id="208" w:author="Walgren, Patrick" w:date="2024-06-09T20:37:00Z" w16du:dateUtc="2024-06-10T00:37:00Z">
        <w:r w:rsidR="00A267DB" w:rsidRPr="00F453AD" w:rsidDel="004A5AC6">
          <w:rPr>
            <w:highlight w:val="yellow"/>
          </w:rPr>
          <w:delText xml:space="preserve">change </w:delText>
        </w:r>
      </w:del>
      <w:ins w:id="209" w:author="Walgren, Patrick" w:date="2024-06-09T20:37:00Z" w16du:dateUtc="2024-06-10T00:37:00Z">
        <w:r w:rsidR="004A5AC6">
          <w:rPr>
            <w:highlight w:val="yellow"/>
          </w:rPr>
          <w:t>be reflected in</w:t>
        </w:r>
        <w:r w:rsidR="004A5AC6" w:rsidRPr="00F453AD">
          <w:rPr>
            <w:highlight w:val="yellow"/>
          </w:rPr>
          <w:t xml:space="preserve"> </w:t>
        </w:r>
      </w:ins>
      <w:r w:rsidR="00A267DB" w:rsidRPr="00F453AD">
        <w:rPr>
          <w:highlight w:val="yellow"/>
        </w:rPr>
        <w:t xml:space="preserve">both the strain-temperature response </w:t>
      </w:r>
      <w:r w:rsidR="00A267DB" w:rsidRPr="00A267DB">
        <w:rPr>
          <w:highlight w:val="yellow"/>
        </w:rPr>
        <w:t>and the shape of the transformation surfaces</w:t>
      </w:r>
      <w:commentRangeEnd w:id="202"/>
      <w:r>
        <w:rPr>
          <w:rStyle w:val="CommentReference"/>
        </w:rPr>
        <w:commentReference w:id="202"/>
      </w:r>
      <w:r w:rsidR="00A267DB" w:rsidRPr="00A267DB">
        <w:rPr>
          <w:highlight w:val="yellow"/>
        </w:rPr>
        <w:t>.</w:t>
      </w:r>
      <w:r w:rsidR="00A267DB">
        <w:t xml:space="preserve"> </w:t>
      </w:r>
      <w:bookmarkEnd w:id="201"/>
      <w:r w:rsidR="00A267DB">
        <w:t xml:space="preserve">Additionally, while the stress-influence coefficients are single numbers for each phase, they are only one part of the </w:t>
      </w:r>
      <w:commentRangeStart w:id="210"/>
      <w:r w:rsidR="00A267DB">
        <w:t>mathematical expression to define the transformation surface in stress-temperature space</w:t>
      </w:r>
      <w:commentRangeEnd w:id="210"/>
      <w:r w:rsidR="00DE3B5C">
        <w:rPr>
          <w:rStyle w:val="CommentReference"/>
        </w:rPr>
        <w:commentReference w:id="210"/>
      </w:r>
      <w:r w:rsidR="00A267DB">
        <w:t xml:space="preserve">. </w:t>
      </w:r>
      <w:ins w:id="211" w:author="Walgren, Patrick" w:date="2024-06-08T07:52:00Z" w16du:dateUtc="2024-06-08T11:52:00Z">
        <w:r w:rsidR="00CB0A86" w:rsidRPr="00CB0A86">
          <w:t>For these reasons, calibration must leverage numerical optimization to ensure a robust fit of experimental data.</w:t>
        </w:r>
      </w:ins>
      <w:del w:id="212" w:author="Walgren, Patrick" w:date="2024-06-08T07:52:00Z" w16du:dateUtc="2024-06-08T11:52:00Z">
        <w:r w:rsidR="00A267DB" w:rsidDel="00CB0A86">
          <w:delText xml:space="preserve">For these reasons, to ensure a robust fit of experimental data (which herein we assume consists of many strain-temperature cycles at various stress levels), numerical optimization is needed. </w:delText>
        </w:r>
      </w:del>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213" w:author="Walgren, Patrick" w:date="2024-06-08T07:54:00Z" w16du:dateUtc="2024-06-08T11:54:00Z">
        <w:r w:rsidR="00CB0A86" w:rsidRPr="00CB0A86">
          <w:t xml:space="preserve">If </w:t>
        </w:r>
        <w:commentRangeStart w:id="214"/>
        <w:r w:rsidR="00CB0A86" w:rsidRPr="00CB0A86">
          <w:t>the SMA designer</w:t>
        </w:r>
      </w:ins>
      <w:commentRangeEnd w:id="214"/>
      <w:ins w:id="215" w:author="Walgren, Patrick" w:date="2024-06-08T07:55:00Z" w16du:dateUtc="2024-06-08T11:55:00Z">
        <w:r w:rsidR="00CB0A86">
          <w:rPr>
            <w:rStyle w:val="CommentReference"/>
          </w:rPr>
          <w:commentReference w:id="214"/>
        </w:r>
      </w:ins>
      <w:ins w:id="216"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r w:rsidR="00CB0A86">
          <w:t xml:space="preserve"> </w:t>
        </w:r>
      </w:ins>
      <w:del w:id="217"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but </w:t>
      </w:r>
      <w:commentRangeStart w:id="218"/>
      <w:r>
        <w:t>the typical iterative method can still be used</w:t>
      </w:r>
      <w:commentRangeEnd w:id="218"/>
      <w:r w:rsidR="00CB0A86">
        <w:rPr>
          <w:rStyle w:val="CommentReference"/>
        </w:rPr>
        <w:commentReference w:id="218"/>
      </w:r>
      <w:r>
        <w:t>.</w:t>
      </w:r>
      <w:r w:rsidR="00B33422">
        <w:t xml:space="preserve"> </w:t>
      </w:r>
      <w:r>
        <w:t>The only difference is the speed in which different combinations of material properties and their respective bounds can be tested.</w:t>
      </w:r>
    </w:p>
    <w:p w14:paraId="377D5178" w14:textId="5D45E8D4" w:rsidR="007A7F3B" w:rsidRDefault="00871254" w:rsidP="007A7F3B">
      <w:bookmarkStart w:id="219" w:name="_Hlk164063918"/>
      <w:ins w:id="220" w:author="Walgren, Patrick" w:date="2024-06-08T08:00:00Z" w16du:dateUtc="2024-06-08T12:00:00Z">
        <w:r w:rsidRPr="00871254">
          <w:t xml:space="preserve">Depending on the size of the optimization, each calibration routine can execute in less than 10 minutes, and those who are not innately familiar with the Lagoudas SMA constitutive model can easily digest the </w:t>
        </w:r>
        <w:r w:rsidRPr="00871254">
          <w:lastRenderedPageBreak/>
          <w:t>results.</w:t>
        </w:r>
        <w:r>
          <w:t xml:space="preserve"> </w:t>
        </w:r>
      </w:ins>
      <w:del w:id="221"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219"/>
      <w:r w:rsidR="007A7F3B">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3FAC8CD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257F5D">
        <w:instrText xml:space="preserve"> ADDIN ZOTERO_ITEM CSL_CITATION {"citationID":"b0UIwJlX","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257F5D" w:rsidRPr="00257F5D">
        <w:rPr>
          <w:rFonts w:ascii="Calibri" w:hAnsi="Calibri" w:cs="Calibri"/>
        </w:rPr>
        <w:t>[24]</w:t>
      </w:r>
      <w:r>
        <w:fldChar w:fldCharType="end"/>
      </w:r>
      <w:r>
        <w:t>.</w:t>
      </w:r>
    </w:p>
    <w:p w14:paraId="1B83B053" w14:textId="3223F833" w:rsidR="007A7F3B" w:rsidRDefault="00476B8C" w:rsidP="007A7F3B">
      <w:bookmarkStart w:id="222"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223"/>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222"/>
      <w:r>
        <w:t xml:space="preserve">. Each test requires stress-strain-temperature histories. </w:t>
      </w:r>
      <w:commentRangeEnd w:id="223"/>
      <w:r w:rsidR="00854464">
        <w:rPr>
          <w:rStyle w:val="CommentReference"/>
        </w:rPr>
        <w:commentReference w:id="223"/>
      </w:r>
    </w:p>
    <w:p w14:paraId="79CD63A1" w14:textId="69480BBB"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257F5D">
        <w:instrText xml:space="preserve"> ADDIN ZOTERO_ITEM CSL_CITATION {"citationID":"xlR6gUKt","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257F5D" w:rsidRPr="00257F5D">
        <w:rPr>
          <w:rFonts w:ascii="Calibri" w:hAnsi="Calibri" w:cs="Calibri"/>
        </w:rPr>
        <w:t>[24]</w:t>
      </w:r>
      <w:r w:rsidR="008C2023">
        <w:fldChar w:fldCharType="end"/>
      </w:r>
      <w:r w:rsidR="00920C7C">
        <w:t xml:space="preserve">. </w:t>
      </w:r>
      <w:proofErr w:type="spellStart"/>
      <w:ins w:id="224"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225"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257F5D">
        <w:instrText xml:space="preserve"> ADDIN ZOTERO_ITEM CSL_CITATION {"citationID":"FosWdOLW","properties":{"formattedCitation":"[24], [25], [26]","plainCitation":"[24], [25], [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257F5D" w:rsidRPr="00257F5D">
        <w:rPr>
          <w:rFonts w:ascii="Calibri" w:hAnsi="Calibri" w:cs="Calibri"/>
        </w:rPr>
        <w:t>[24], [25], [26]</w:t>
      </w:r>
      <w:r w:rsidR="00B75EF4">
        <w:fldChar w:fldCharType="end"/>
      </w:r>
      <w:r w:rsidR="00B75EF4">
        <w:t xml:space="preserve">. </w:t>
      </w:r>
      <w:r w:rsidR="00920C7C">
        <w:t>Additionally, the quality and quantity of data (</w:t>
      </w:r>
      <w:ins w:id="226" w:author="Walgren, Patrick" w:date="2024-06-08T08:03:00Z" w16du:dateUtc="2024-06-08T12:03:00Z">
        <w:r w:rsidR="00B82778">
          <w:t xml:space="preserve">i.e., </w:t>
        </w:r>
      </w:ins>
      <w:r w:rsidR="00920C7C">
        <w:t>six different constant force thermal cycl</w:t>
      </w:r>
      <w:del w:id="227" w:author="Walgren, Patrick" w:date="2024-06-08T08:03:00Z" w16du:dateUtc="2024-06-08T12:03:00Z">
        <w:r w:rsidR="00920C7C" w:rsidDel="00B82778">
          <w:delText>ing tests were performed</w:delText>
        </w:r>
      </w:del>
      <w:ins w:id="228"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229"/>
      <w:commentRangeStart w:id="230"/>
      <w:r w:rsidRPr="007A7F3B">
        <w:rPr>
          <w:b/>
          <w:bCs/>
        </w:rPr>
        <w:lastRenderedPageBreak/>
        <w:t>Conventional calibration procedure</w:t>
      </w:r>
      <w:commentRangeEnd w:id="229"/>
      <w:r w:rsidR="00F04AA5">
        <w:rPr>
          <w:rStyle w:val="CommentReference"/>
        </w:rPr>
        <w:commentReference w:id="229"/>
      </w:r>
      <w:commentRangeEnd w:id="230"/>
      <w:r w:rsidR="00B8340B">
        <w:rPr>
          <w:rStyle w:val="CommentReference"/>
        </w:rPr>
        <w:commentReference w:id="230"/>
      </w:r>
    </w:p>
    <w:p w14:paraId="33E996BE" w14:textId="10EC19F8" w:rsidR="00476B8C" w:rsidRDefault="00476B8C" w:rsidP="007A7F3B">
      <w:bookmarkStart w:id="231" w:name="_Hlk164411746"/>
      <w:del w:id="232" w:author="Walgren, Patrick" w:date="2024-06-08T08:04:00Z" w16du:dateUtc="2024-06-08T12:04:00Z">
        <w:r w:rsidRPr="00A81DBD" w:rsidDel="00B8340B">
          <w:rPr>
            <w:highlight w:val="yellow"/>
          </w:rPr>
          <w:delText>Calibration of t</w:delText>
        </w:r>
      </w:del>
      <w:ins w:id="233"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231"/>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w:t>
      </w:r>
      <w:ins w:id="234" w:author="Walgren, Patrick" w:date="2024-06-08T08:09:00Z" w16du:dateUtc="2024-06-08T12:09:00Z">
        <w:r w:rsidR="008D3ECA">
          <w:t>W</w:t>
        </w:r>
      </w:ins>
      <w:del w:id="235"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236" w:name="_Hlk166610788"/>
            <w:r>
              <w:t>c)</w:t>
            </w:r>
            <w:r w:rsidR="00A96E3A">
              <w:t xml:space="preserve"> Austenite elastic modulus can be found via Hooke's law at the reference temperature, which is a model parameter defined by the analyst.</w:t>
            </w:r>
            <w:bookmarkEnd w:id="236"/>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237" w:author="Walgren, Patrick" w:date="2024-06-08T08:10:00Z" w16du:dateUtc="2024-06-08T12:10:00Z">
              <w:r w:rsidR="008D3ECA" w:rsidRPr="008D3ECA">
                <w:t xml:space="preserve">Nonlinear curve fitting is necessary to find transformation strain properties, </w:t>
              </w:r>
              <w:proofErr w:type="spellStart"/>
              <w:r w:rsidR="008D3ECA" w:rsidRPr="008D3ECA">
                <w:t>Marteniste</w:t>
              </w:r>
              <w:proofErr w:type="spellEnd"/>
              <w:r w:rsidR="008D3ECA" w:rsidRPr="008D3ECA">
                <w:t xml:space="preserve"> elastic modulus, and coefficient of thermal expansion.</w:t>
              </w:r>
            </w:ins>
            <w:del w:id="238"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239"/>
      <w:r w:rsidRPr="006577A5">
        <w:rPr>
          <w:i/>
          <w:iCs/>
        </w:rPr>
        <w:t>Figure</w:t>
      </w:r>
      <w:r>
        <w:rPr>
          <w:i/>
          <w:iCs/>
        </w:rPr>
        <w:t xml:space="preserve"> 5</w:t>
      </w:r>
      <w:r w:rsidRPr="006577A5">
        <w:rPr>
          <w:i/>
          <w:iCs/>
        </w:rPr>
        <w:t xml:space="preserve">: </w:t>
      </w:r>
      <w:r>
        <w:rPr>
          <w:i/>
          <w:iCs/>
        </w:rPr>
        <w:t xml:space="preserve">Given constant-stress thermal cycling (CFTC) data for </w:t>
      </w:r>
      <w:del w:id="240" w:author="Walgren, Patrick" w:date="2024-06-08T08:11:00Z" w16du:dateUtc="2024-06-08T12:11:00Z">
        <w:r w:rsidDel="008D3ECA">
          <w:rPr>
            <w:i/>
            <w:iCs/>
          </w:rPr>
          <w:delText>a number of</w:delText>
        </w:r>
      </w:del>
      <w:ins w:id="241"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239"/>
      <w:r w:rsidR="00A679DA">
        <w:rPr>
          <w:rStyle w:val="CommentReference"/>
        </w:rPr>
        <w:commentReference w:id="239"/>
      </w:r>
    </w:p>
    <w:p w14:paraId="512E7716" w14:textId="65707FF7" w:rsidR="00476B8C" w:rsidRDefault="00476B8C" w:rsidP="007A7F3B">
      <w:bookmarkStart w:id="242" w:name="_Hlk164411759"/>
      <w:r w:rsidRPr="00A81DBD">
        <w:rPr>
          <w:highlight w:val="yellow"/>
        </w:rPr>
        <w:t>First, transformation temperatures for each tested stress level can be estimated via the tangent method or similar</w:t>
      </w:r>
      <w:bookmarkEnd w:id="242"/>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243" w:author="Walgren, Patrick" w:date="2024-06-04T19:40:00Z" w16du:dateUtc="2024-06-04T23:40:00Z">
        <w:r w:rsidR="00CF100C" w:rsidDel="00C93B97">
          <w:delText xml:space="preserve">. </w:delText>
        </w:r>
        <w:r w:rsidR="002D560C" w:rsidDel="00C93B97">
          <w:delText xml:space="preserve"> </w:delText>
        </w:r>
      </w:del>
      <w:ins w:id="244"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257F5D">
        <w:instrText xml:space="preserve"> ADDIN ZOTERO_ITEM CSL_CITATION {"citationID":"zqemDrHo","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257F5D" w:rsidRPr="00257F5D">
        <w:rPr>
          <w:rFonts w:ascii="Calibri" w:hAnsi="Calibri" w:cs="Calibri"/>
        </w:rPr>
        <w:t>[24]</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245"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245"/>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246"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246"/>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247"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248"/>
      <w:r>
        <w:rPr>
          <w:rFonts w:eastAsiaTheme="minorEastAsia"/>
        </w:rPr>
        <w:t>where</w:t>
      </w:r>
      <w:commentRangeEnd w:id="248"/>
      <w:r w:rsidR="00C44B2D">
        <w:rPr>
          <w:rStyle w:val="CommentReference"/>
        </w:rPr>
        <w:commentReference w:id="248"/>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249" w:author="Walgren, Patrick" w:date="2024-06-08T08:26:00Z" w16du:dateUtc="2024-06-08T12:26:00Z"/>
          <w:moveTo w:id="250" w:author="Walgren, Patrick" w:date="2024-06-08T08:26:00Z" w16du:dateUtc="2024-06-08T12:26:00Z"/>
          <w:rFonts w:eastAsiaTheme="minorEastAsia"/>
          <w:iCs/>
        </w:rPr>
      </w:pPr>
      <w:bookmarkStart w:id="251" w:name="_Hlk164411840"/>
      <w:r w:rsidRPr="00A81DBD">
        <w:rPr>
          <w:rFonts w:eastAsiaTheme="minorEastAsia"/>
          <w:highlight w:val="yellow"/>
        </w:rPr>
        <w:t>Both of these approaches to calculate the remaining thermoelastic properties and transformation strain properties may introduce modeling errors.</w:t>
      </w:r>
      <w:bookmarkEnd w:id="251"/>
      <w:ins w:id="252" w:author="Walgren, Patrick" w:date="2024-06-08T08:26:00Z" w16du:dateUtc="2024-06-08T12:26:00Z">
        <w:r w:rsidR="00002B6A">
          <w:rPr>
            <w:rFonts w:eastAsiaTheme="minorEastAsia"/>
          </w:rPr>
          <w:t xml:space="preserve"> </w:t>
        </w:r>
      </w:ins>
      <w:del w:id="253" w:author="Walgren, Patrick" w:date="2024-06-08T08:26:00Z" w16du:dateUtc="2024-06-08T12:26:00Z">
        <w:r w:rsidDel="00002B6A">
          <w:rPr>
            <w:rFonts w:eastAsiaTheme="minorEastAsia"/>
          </w:rPr>
          <w:delText xml:space="preserve"> </w:delText>
        </w:r>
      </w:del>
      <w:ins w:id="254" w:author="Walgren, Patrick" w:date="2024-06-08T08:26:00Z" w16du:dateUtc="2024-06-08T12:26:00Z">
        <w:r w:rsidR="00002B6A">
          <w:rPr>
            <w:rFonts w:eastAsiaTheme="minorEastAsia"/>
          </w:rPr>
          <w:t>T</w:t>
        </w:r>
      </w:ins>
      <w:moveToRangeStart w:id="255" w:author="Walgren, Patrick" w:date="2024-06-08T08:26:00Z" w:name="move168727599"/>
      <w:moveTo w:id="256" w:author="Walgren, Patrick" w:date="2024-06-08T08:26:00Z" w16du:dateUtc="2024-06-08T12:26:00Z">
        <w:del w:id="257"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258"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259"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260"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261"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262"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263"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264"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265"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266" w:author="Walgren, Patrick" w:date="2024-06-08T08:26:00Z" w16du:dateUtc="2024-06-08T12:26:00Z">
                        <w:r w:rsidR="00002B6A">
                          <w:rPr>
                            <w:rFonts w:eastAsiaTheme="minorEastAsia"/>
                            <w:iCs/>
                          </w:rPr>
                          <w:t xml:space="preserve"> for materials with small and large changes in transformation strain as a </w:t>
                        </w:r>
                        <w:r w:rsidR="00002B6A">
                          <w:rPr>
                            <w:rFonts w:eastAsiaTheme="minorEastAsia"/>
                            <w:iCs/>
                          </w:rPr>
                          <w:lastRenderedPageBreak/>
                          <w:t xml:space="preserve">function of stress, respectively. </w:t>
                        </w:r>
                      </w:moveTo>
                    </w:moveTo>
                  </w:moveTo>
                </w:moveTo>
              </w:moveTo>
            </w:moveTo>
          </w:moveTo>
        </w:moveTo>
      </w:moveTo>
    </w:p>
    <w:moveToRangeEnd w:id="255"/>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w:t>
      </w:r>
      <w:moveFromRangeStart w:id="267" w:author="Walgren, Patrick" w:date="2024-06-08T08:26:00Z" w:name="move168727599"/>
      <w:moveFrom w:id="268"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269"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270"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271"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272"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27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274"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275"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276"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267"/>
                    </w:moveFrom>
                  </w:moveFrom>
                </w:moveFrom>
              </w:moveFrom>
            </w:moveFrom>
          </w:moveFrom>
        </w:moveFrom>
      </w:moveFrom>
    </w:p>
    <w:p w14:paraId="6BBAD676" w14:textId="769BDEF4" w:rsidR="007A7F3B" w:rsidRDefault="00854464" w:rsidP="007A7F3B">
      <w:pPr>
        <w:rPr>
          <w:rFonts w:eastAsiaTheme="minorEastAsia"/>
          <w:iCs/>
        </w:rPr>
      </w:pPr>
      <w:bookmarkStart w:id="277"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277"/>
      <w:r>
        <w:t xml:space="preserve"> </w:t>
      </w:r>
      <w:ins w:id="278" w:author="Walgren, Patrick" w:date="2024-06-08T08:27:00Z" w16du:dateUtc="2024-06-08T12:27:00Z">
        <w:r w:rsidR="001F0640">
          <w:t>D</w:t>
        </w:r>
      </w:ins>
      <w:del w:id="279"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280"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w:t>
      </w:r>
      <w:del w:id="281" w:author="Walgren, Patrick" w:date="2024-06-08T08:33:00Z" w16du:dateUtc="2024-06-08T12:33:00Z">
        <w:r w:rsidR="00A27F28" w:rsidDel="00F90695">
          <w:rPr>
            <w:rFonts w:eastAsiaTheme="minorEastAsia"/>
          </w:rPr>
          <w:delText>a number of</w:delText>
        </w:r>
      </w:del>
      <w:ins w:id="282"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283" w:author="Walgren, Patrick" w:date="2024-06-08T08:33:00Z" w16du:dateUtc="2024-06-08T12:33:00Z">
        <w:r w:rsidR="00F90695">
          <w:rPr>
            <w:rFonts w:eastAsiaTheme="minorEastAsia"/>
          </w:rPr>
          <w:t>T</w:t>
        </w:r>
      </w:ins>
      <w:del w:id="284"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285"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286" w:author="Walgren, Patrick" w:date="2024-06-08T08:33:00Z" w16du:dateUtc="2024-06-08T12:33:00Z">
        <w:r w:rsidR="00F90695">
          <w:rPr>
            <w:rFonts w:eastAsiaTheme="minorEastAsia"/>
          </w:rPr>
          <w:t xml:space="preserve">, as shown by the large deviance between model and experiment in </w:t>
        </w:r>
      </w:ins>
      <w:ins w:id="287" w:author="Walgren, Patrick" w:date="2024-06-08T08:39:00Z" w16du:dateUtc="2024-06-08T12:39:00Z">
        <w:r w:rsidR="00EC43C1">
          <w:rPr>
            <w:rFonts w:eastAsiaTheme="minorEastAsia"/>
          </w:rPr>
          <w:t>Martensite</w:t>
        </w:r>
      </w:ins>
      <w:ins w:id="288" w:author="Walgren, Patrick" w:date="2024-06-08T08:33:00Z" w16du:dateUtc="2024-06-08T12:33:00Z">
        <w:r w:rsidR="00F90695">
          <w:rPr>
            <w:rFonts w:eastAsiaTheme="minorEastAsia"/>
          </w:rPr>
          <w:t>, espe</w:t>
        </w:r>
      </w:ins>
      <w:ins w:id="289" w:author="Walgren, Patrick" w:date="2024-06-08T08:34:00Z" w16du:dateUtc="2024-06-08T12:34:00Z">
        <w:r w:rsidR="00F90695">
          <w:rPr>
            <w:rFonts w:eastAsiaTheme="minorEastAsia"/>
          </w:rPr>
          <w:t xml:space="preserve">cially </w:t>
        </w:r>
      </w:ins>
      <w:ins w:id="290" w:author="Walgren, Patrick" w:date="2024-06-08T08:39:00Z" w16du:dateUtc="2024-06-08T12:39:00Z">
        <w:r w:rsidR="00EC43C1">
          <w:rPr>
            <w:rFonts w:eastAsiaTheme="minorEastAsia"/>
          </w:rPr>
          <w:t>immediately before forward transformation</w:t>
        </w:r>
      </w:ins>
      <w:del w:id="291"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1901C37B"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del w:id="292" w:author="Walgren, Patrick" w:date="2024-06-08T08:40:00Z" w16du:dateUtc="2024-06-08T12:40:00Z">
        <w:r w:rsidDel="00734581">
          <w:delText>alogirhtm</w:delText>
        </w:r>
      </w:del>
      <w:ins w:id="293"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294"/>
      <w:r>
        <w:t>i.e., the conventional calibration estimated austenitic elastic modulus as BLANK, so the bounds were set to BLANK and BLANK).</w:t>
      </w:r>
      <w:r w:rsidR="00010A4F">
        <w:t xml:space="preserve"> </w:t>
      </w:r>
      <w:commentRangeEnd w:id="294"/>
      <w:r w:rsidR="00C66157">
        <w:rPr>
          <w:rStyle w:val="CommentReference"/>
        </w:rPr>
        <w:commentReference w:id="294"/>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del w:id="295" w:author="Walgren, Patrick" w:date="2024-06-08T08:40:00Z" w16du:dateUtc="2024-06-08T12:40:00Z">
        <w:r w:rsidRPr="00896545" w:rsidDel="00FC56D5">
          <w:delText>local optima</w:delText>
        </w:r>
      </w:del>
      <w:ins w:id="296"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7E0CA9AF"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297" w:author="Walgren, Patrick" w:date="2024-06-08T08:42:00Z" w16du:dateUtc="2024-06-08T12:42:00Z">
        <w:r w:rsidDel="00FC56D5">
          <w:delText>Additionally, t</w:delText>
        </w:r>
      </w:del>
      <w:ins w:id="298"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299" w:author="Walgren, Patrick" w:date="2024-06-08T08:43:00Z" w16du:dateUtc="2024-06-08T12:43:00Z">
        <w:r w:rsidDel="00D72D72">
          <w:delText xml:space="preserve">starts to </w:delText>
        </w:r>
      </w:del>
      <w:r>
        <w:t>overshoot</w:t>
      </w:r>
      <w:ins w:id="300" w:author="Walgren, Patrick" w:date="2024-06-08T08:43:00Z" w16du:dateUtc="2024-06-08T12:43:00Z">
        <w:r w:rsidR="00D72D72">
          <w:t>s</w:t>
        </w:r>
      </w:ins>
      <w:r>
        <w:t xml:space="preserve"> the experimental data </w:t>
      </w:r>
      <w:del w:id="301" w:author="Walgren, Patrick" w:date="2024-06-08T08:42:00Z" w16du:dateUtc="2024-06-08T12:42:00Z">
        <w:r w:rsidDel="00D72D72">
          <w:delText xml:space="preserve">then </w:delText>
        </w:r>
      </w:del>
      <w:ins w:id="302" w:author="Walgren, Patrick" w:date="2024-06-08T08:42:00Z" w16du:dateUtc="2024-06-08T12:42:00Z">
        <w:r w:rsidR="00D72D72">
          <w:t xml:space="preserve">and </w:t>
        </w:r>
      </w:ins>
      <w:r>
        <w:t>predict</w:t>
      </w:r>
      <w:ins w:id="303" w:author="Walgren, Patrick" w:date="2024-06-08T08:43:00Z" w16du:dateUtc="2024-06-08T12:43:00Z">
        <w:r w:rsidR="00D72D72">
          <w:t>s</w:t>
        </w:r>
      </w:ins>
      <w:r>
        <w:t xml:space="preserve"> a s</w:t>
      </w:r>
      <w:del w:id="304" w:author="Walgren, Patrick" w:date="2024-06-08T08:43:00Z" w16du:dateUtc="2024-06-08T12:43:00Z">
        <w:r w:rsidDel="00D72D72">
          <w:delText>harper minor loop</w:delText>
        </w:r>
      </w:del>
      <w:ins w:id="305" w:author="Walgren, Patrick" w:date="2024-06-08T08:43:00Z" w16du:dateUtc="2024-06-08T12:43:00Z">
        <w:r w:rsidR="00D72D72">
          <w:t>maller hysteresis</w:t>
        </w:r>
      </w:ins>
      <w:r>
        <w:t xml:space="preserve">. This is because the transformation temperatures are not a linear function of stress (i.e., the stress-influence coefficients are not constant, </w:t>
      </w:r>
      <w:r w:rsidRPr="00FC56D5">
        <w:rPr>
          <w:color w:val="FF0000"/>
          <w:rPrChange w:id="306" w:author="Walgren, Patrick" w:date="2024-06-08T08:42:00Z" w16du:dateUtc="2024-06-08T12:42:00Z">
            <w:rPr/>
          </w:rPrChange>
        </w:rPr>
        <w:t xml:space="preserve">see figure BLANK in Bigelow (cite)), </w:t>
      </w:r>
      <w:r>
        <w:t xml:space="preserve">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307" w:author="Walgren, Patrick" w:date="2024-06-08T08:44:00Z" w16du:dateUtc="2024-06-08T12:44:00Z">
        <w:r w:rsidR="009855FC" w:rsidDel="00D72D72">
          <w:delText>with regards to</w:delText>
        </w:r>
      </w:del>
      <w:ins w:id="308"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309" w:author="Walgren, Patrick" w:date="2024-06-08T08:44:00Z" w16du:dateUtc="2024-06-08T12:44:00Z">
        <w:r w:rsidR="00D72D72">
          <w:t>low</w:t>
        </w:r>
      </w:ins>
      <w:del w:id="310"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311" w:author="Walgren, Patrick" w:date="2024-06-08T08:44:00Z" w16du:dateUtc="2024-06-08T12:44:00Z">
        <w:r w:rsidRPr="006013EF" w:rsidDel="00D72D72">
          <w:delText>late</w:delText>
        </w:r>
      </w:del>
      <w:ins w:id="312"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commentRangeStart w:id="313"/>
      <w:r>
        <w:t xml:space="preserve">However, this calibration is not perfect, mainly due to model deficiencies. </w:t>
      </w:r>
      <w:commentRangeEnd w:id="313"/>
      <w:r w:rsidR="00D72D72">
        <w:rPr>
          <w:rStyle w:val="CommentReference"/>
        </w:rPr>
        <w:commentReference w:id="313"/>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Herein lies the </w:t>
      </w:r>
      <w:ins w:id="314" w:author="Walgren, Patrick" w:date="2024-06-08T08:45:00Z" w16du:dateUtc="2024-06-08T12:45:00Z">
        <w:r w:rsidR="00D72D72">
          <w:t xml:space="preserve">chief </w:t>
        </w:r>
      </w:ins>
      <w:del w:id="315" w:author="Walgren, Patrick" w:date="2024-06-08T08:45:00Z" w16du:dateUtc="2024-06-08T12:45:00Z">
        <w:r w:rsidR="00144BA9" w:rsidRPr="00144BA9" w:rsidDel="00D72D72">
          <w:delText xml:space="preserve">main </w:delText>
        </w:r>
      </w:del>
      <w:r w:rsidR="00144BA9" w:rsidRPr="00144BA9">
        <w:t>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316" w:author="Walgren, Patrick" w:date="2024-06-08T08:46:00Z" w16du:dateUtc="2024-06-08T12:46:00Z">
        <w:r w:rsidR="004D5713">
          <w:t>T</w:t>
        </w:r>
      </w:ins>
      <w:del w:id="317"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5926054F" w:rsidR="007E4A0A" w:rsidRDefault="007E4A0A" w:rsidP="007A7F3B">
      <w:r>
        <w:t xml:space="preserve">We distribute the SMA-REACT toolset and source code under the </w:t>
      </w:r>
      <w:ins w:id="318" w:author="Walgren, Patrick" w:date="2024-06-08T08:47:00Z" w16du:dateUtc="2024-06-08T12:47:00Z">
        <w:r w:rsidR="007B16A7">
          <w:t>GNU General Public License</w:t>
        </w:r>
      </w:ins>
      <w:del w:id="319" w:author="Walgren, Patrick" w:date="2024-06-08T08:47:00Z" w16du:dateUtc="2024-06-08T12:47:00Z">
        <w:r w:rsidDel="007B16A7">
          <w:delText>____ license</w:delText>
        </w:r>
      </w:del>
      <w:r>
        <w:t xml:space="preserve">, which allows </w:t>
      </w:r>
      <w:del w:id="320" w:author="Walgren, Patrick" w:date="2024-06-08T08:47:00Z" w16du:dateUtc="2024-06-08T12:47:00Z">
        <w:r w:rsidDel="007B16A7">
          <w:delText>for ____</w:delText>
        </w:r>
      </w:del>
      <w:ins w:id="321" w:author="Walgren, Patrick" w:date="2024-06-08T08:47:00Z" w16du:dateUtc="2024-06-08T12:47:00Z">
        <w:r w:rsidR="007B16A7">
          <w:t>anyone to run, s</w:t>
        </w:r>
      </w:ins>
      <w:ins w:id="322"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257F5D">
        <w:instrText xml:space="preserve"> ADDIN ZOTERO_ITEM CSL_CITATION {"citationID":"VA2c3hdd","properties":{"formattedCitation":"[17]","plainCitation":"[17]","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257F5D" w:rsidRPr="00257F5D">
        <w:rPr>
          <w:rFonts w:ascii="Calibri" w:hAnsi="Calibri" w:cs="Calibri"/>
        </w:rPr>
        <w:t>[17]</w:t>
      </w:r>
      <w:r w:rsidR="00B75EF4">
        <w:fldChar w:fldCharType="end"/>
      </w:r>
      <w:r>
        <w:t>), alternative constitutive models</w:t>
      </w:r>
      <w:r w:rsidR="00B75EF4">
        <w:t xml:space="preserve"> </w:t>
      </w:r>
      <w:r w:rsidR="00B75EF4">
        <w:fldChar w:fldCharType="begin"/>
      </w:r>
      <w:r w:rsidR="00257F5D">
        <w:instrText xml:space="preserve"> ADDIN ZOTERO_ITEM CSL_CITATION {"citationID":"uDlWj72p","properties":{"formattedCitation":"[27], [28], [29], [30]","plainCitation":"[27], [28], [29], [30]","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257F5D" w:rsidRPr="00257F5D">
        <w:rPr>
          <w:rFonts w:ascii="Calibri" w:hAnsi="Calibri" w:cs="Calibri"/>
        </w:rPr>
        <w:t>[27], [28], [29], [30]</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EB7758">
        <w:instrText xml:space="preserve"> ADDIN ZOTERO_ITEM CSL_CITATION {"citationID":"BG9COTvm","properties":{"formattedCitation":"[7]","plainCitation":"[7]","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EB7758" w:rsidRPr="00EB7758">
        <w:rPr>
          <w:rFonts w:ascii="Calibri" w:hAnsi="Calibri" w:cs="Calibri"/>
        </w:rPr>
        <w:t>[7]</w:t>
      </w:r>
      <w:r w:rsidR="00B75EF4">
        <w:fldChar w:fldCharType="end"/>
      </w:r>
      <w:r>
        <w:t>. SMA-REACT aims to reduce the barrier between materials scientists and engineers, and will hopefully enable more widespread adoption of shape memory alloys in engineering applications</w:t>
      </w:r>
      <w:del w:id="323" w:author="Walgren, Patrick" w:date="2024-06-04T19:40:00Z" w16du:dateUtc="2024-06-04T23:40:00Z">
        <w:r w:rsidDel="00C93B97">
          <w:delText xml:space="preserve">.  </w:delText>
        </w:r>
      </w:del>
      <w:ins w:id="324"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1BAD4C6" w14:textId="77777777" w:rsidR="009C126B" w:rsidRPr="009C126B" w:rsidRDefault="00B75EF4" w:rsidP="009C126B">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9C126B" w:rsidRPr="009C126B">
        <w:rPr>
          <w:rFonts w:ascii="Calibri" w:hAnsi="Calibri" w:cs="Calibri"/>
        </w:rPr>
        <w:t>[1]</w:t>
      </w:r>
      <w:r w:rsidR="009C126B" w:rsidRPr="009C126B">
        <w:rPr>
          <w:rFonts w:ascii="Calibri" w:hAnsi="Calibri" w:cs="Calibri"/>
        </w:rPr>
        <w:tab/>
        <w:t xml:space="preserve">W. Trehern, R. Ortiz-Ayala, K. C. Atli, R. Arroyave, and I. Karaman, “Data-driven shape memory alloy discovery using Artificial Intelligence Materials Selection (AIMS) framework,” </w:t>
      </w:r>
      <w:r w:rsidR="009C126B" w:rsidRPr="009C126B">
        <w:rPr>
          <w:rFonts w:ascii="Calibri" w:hAnsi="Calibri" w:cs="Calibri"/>
          <w:i/>
          <w:iCs/>
        </w:rPr>
        <w:t>Acta Mater.</w:t>
      </w:r>
      <w:r w:rsidR="009C126B" w:rsidRPr="009C126B">
        <w:rPr>
          <w:rFonts w:ascii="Calibri" w:hAnsi="Calibri" w:cs="Calibri"/>
        </w:rPr>
        <w:t>, vol. 228, p. 117751, Apr. 2022, doi: 10.1016/j.actamat.2022.117751.</w:t>
      </w:r>
    </w:p>
    <w:p w14:paraId="378178C3" w14:textId="77777777" w:rsidR="009C126B" w:rsidRPr="009C126B" w:rsidRDefault="009C126B" w:rsidP="009C126B">
      <w:pPr>
        <w:pStyle w:val="Bibliography"/>
        <w:rPr>
          <w:rFonts w:ascii="Calibri" w:hAnsi="Calibri" w:cs="Calibri"/>
        </w:rPr>
      </w:pPr>
      <w:r w:rsidRPr="009C126B">
        <w:rPr>
          <w:rFonts w:ascii="Calibri" w:hAnsi="Calibri" w:cs="Calibri"/>
        </w:rPr>
        <w:t>[2]</w:t>
      </w:r>
      <w:r w:rsidRPr="009C126B">
        <w:rPr>
          <w:rFonts w:ascii="Calibri" w:hAnsi="Calibri" w:cs="Calibri"/>
        </w:rPr>
        <w:tab/>
        <w:t xml:space="preserve">A. Demblon, J. H. Mabe, and I. Karaman, “Compositional effects on strain-controlled actuation fatigue of NiTiHf high temperature shape memory alloys,” </w:t>
      </w:r>
      <w:r w:rsidRPr="009C126B">
        <w:rPr>
          <w:rFonts w:ascii="Calibri" w:hAnsi="Calibri" w:cs="Calibri"/>
          <w:i/>
          <w:iCs/>
        </w:rPr>
        <w:t>Scr. Mater.</w:t>
      </w:r>
      <w:r w:rsidRPr="009C126B">
        <w:rPr>
          <w:rFonts w:ascii="Calibri" w:hAnsi="Calibri" w:cs="Calibri"/>
        </w:rPr>
        <w:t>, vol. 242, p. 115904, Mar. 2024, doi: 10.1016/j.scriptamat.2023.115904.</w:t>
      </w:r>
    </w:p>
    <w:p w14:paraId="7D029998" w14:textId="77777777" w:rsidR="009C126B" w:rsidRPr="009C126B" w:rsidRDefault="009C126B" w:rsidP="009C126B">
      <w:pPr>
        <w:pStyle w:val="Bibliography"/>
        <w:rPr>
          <w:rFonts w:ascii="Calibri" w:hAnsi="Calibri" w:cs="Calibri"/>
        </w:rPr>
      </w:pPr>
      <w:r w:rsidRPr="009C126B">
        <w:rPr>
          <w:rFonts w:ascii="Calibri" w:hAnsi="Calibri" w:cs="Calibri"/>
        </w:rPr>
        <w:t>[3]</w:t>
      </w:r>
      <w:r w:rsidRPr="009C126B">
        <w:rPr>
          <w:rFonts w:ascii="Calibri" w:hAnsi="Calibri" w:cs="Calibri"/>
        </w:rPr>
        <w:tab/>
        <w:t xml:space="preserve">S. J. Honrao, O. Benafan, and J. W. Lawson, “Data-Driven Study of Shape Memory Behavior of Multi-Component Ni–Ti Alloys in Large Compositional and Processing Space,” </w:t>
      </w:r>
      <w:r w:rsidRPr="009C126B">
        <w:rPr>
          <w:rFonts w:ascii="Calibri" w:hAnsi="Calibri" w:cs="Calibri"/>
          <w:i/>
          <w:iCs/>
        </w:rPr>
        <w:t>Shape Mem. Superelasticity</w:t>
      </w:r>
      <w:r w:rsidRPr="009C126B">
        <w:rPr>
          <w:rFonts w:ascii="Calibri" w:hAnsi="Calibri" w:cs="Calibri"/>
        </w:rPr>
        <w:t>, vol. 9, no. 1, pp. 144–155, Mar. 2023, doi: 10.1007/s40830-022-00405-x.</w:t>
      </w:r>
    </w:p>
    <w:p w14:paraId="67CB445E" w14:textId="77777777" w:rsidR="009C126B" w:rsidRPr="009C126B" w:rsidRDefault="009C126B" w:rsidP="009C126B">
      <w:pPr>
        <w:pStyle w:val="Bibliography"/>
        <w:rPr>
          <w:rFonts w:ascii="Calibri" w:hAnsi="Calibri" w:cs="Calibri"/>
        </w:rPr>
      </w:pPr>
      <w:r w:rsidRPr="009C126B">
        <w:rPr>
          <w:rFonts w:ascii="Calibri" w:hAnsi="Calibri" w:cs="Calibri"/>
        </w:rPr>
        <w:t>[4]</w:t>
      </w:r>
      <w:r w:rsidRPr="009C126B">
        <w:rPr>
          <w:rFonts w:ascii="Calibri" w:hAnsi="Calibri" w:cs="Calibri"/>
        </w:rPr>
        <w:tab/>
        <w:t xml:space="preserve">M. C. Kuner, A. A. Karakalas, and D. C. Lagoudas, “ASMADA—A tool for automatic analysis of shape memory alloy thermal cycling data under constant stress,” </w:t>
      </w:r>
      <w:r w:rsidRPr="009C126B">
        <w:rPr>
          <w:rFonts w:ascii="Calibri" w:hAnsi="Calibri" w:cs="Calibri"/>
          <w:i/>
          <w:iCs/>
        </w:rPr>
        <w:t>Smart Mater. Struct.</w:t>
      </w:r>
      <w:r w:rsidRPr="009C126B">
        <w:rPr>
          <w:rFonts w:ascii="Calibri" w:hAnsi="Calibri" w:cs="Calibri"/>
        </w:rPr>
        <w:t>, vol. 30, no. 12, p. 125003, 2021.</w:t>
      </w:r>
    </w:p>
    <w:p w14:paraId="7C0AB691" w14:textId="77777777" w:rsidR="009C126B" w:rsidRPr="009C126B" w:rsidRDefault="009C126B" w:rsidP="009C126B">
      <w:pPr>
        <w:pStyle w:val="Bibliography"/>
        <w:rPr>
          <w:rFonts w:ascii="Calibri" w:hAnsi="Calibri" w:cs="Calibri"/>
        </w:rPr>
      </w:pPr>
      <w:r w:rsidRPr="009C126B">
        <w:rPr>
          <w:rFonts w:ascii="Calibri" w:hAnsi="Calibri" w:cs="Calibri"/>
        </w:rPr>
        <w:t>[5]</w:t>
      </w:r>
      <w:r w:rsidRPr="009C126B">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20AD282" w14:textId="77777777" w:rsidR="009C126B" w:rsidRPr="009C126B" w:rsidRDefault="009C126B" w:rsidP="009C126B">
      <w:pPr>
        <w:pStyle w:val="Bibliography"/>
        <w:rPr>
          <w:rFonts w:ascii="Calibri" w:hAnsi="Calibri" w:cs="Calibri"/>
        </w:rPr>
      </w:pPr>
      <w:r w:rsidRPr="009C126B">
        <w:rPr>
          <w:rFonts w:ascii="Calibri" w:hAnsi="Calibri" w:cs="Calibri"/>
        </w:rPr>
        <w:t>[6]</w:t>
      </w:r>
      <w:r w:rsidRPr="009C126B">
        <w:rPr>
          <w:rFonts w:ascii="Calibri" w:hAnsi="Calibri" w:cs="Calibri"/>
        </w:rPr>
        <w:tab/>
        <w:t xml:space="preserve">D. E. Nicholson </w:t>
      </w:r>
      <w:r w:rsidRPr="009C126B">
        <w:rPr>
          <w:rFonts w:ascii="Calibri" w:hAnsi="Calibri" w:cs="Calibri"/>
          <w:i/>
          <w:iCs/>
        </w:rPr>
        <w:t>et al.</w:t>
      </w:r>
      <w:r w:rsidRPr="009C126B">
        <w:rPr>
          <w:rFonts w:ascii="Calibri" w:hAnsi="Calibri" w:cs="Calibri"/>
        </w:rPr>
        <w:t xml:space="preserve">, “Standardization of Shape Memory Alloys from Material to Actuator,” </w:t>
      </w:r>
      <w:r w:rsidRPr="009C126B">
        <w:rPr>
          <w:rFonts w:ascii="Calibri" w:hAnsi="Calibri" w:cs="Calibri"/>
          <w:i/>
          <w:iCs/>
        </w:rPr>
        <w:t>Shape Mem. Superelasticity</w:t>
      </w:r>
      <w:r w:rsidRPr="009C126B">
        <w:rPr>
          <w:rFonts w:ascii="Calibri" w:hAnsi="Calibri" w:cs="Calibri"/>
        </w:rPr>
        <w:t>, vol. 9, no. 2, pp. 353–363, Jun. 2023, doi: 10.1007/s40830-023-00431-3.</w:t>
      </w:r>
    </w:p>
    <w:p w14:paraId="343AAC8E" w14:textId="77777777" w:rsidR="009C126B" w:rsidRPr="009C126B" w:rsidRDefault="009C126B" w:rsidP="009C126B">
      <w:pPr>
        <w:pStyle w:val="Bibliography"/>
        <w:rPr>
          <w:rFonts w:ascii="Calibri" w:hAnsi="Calibri" w:cs="Calibri"/>
        </w:rPr>
      </w:pPr>
      <w:r w:rsidRPr="009C126B">
        <w:rPr>
          <w:rFonts w:ascii="Calibri" w:hAnsi="Calibri" w:cs="Calibri"/>
        </w:rPr>
        <w:t>[7]</w:t>
      </w:r>
      <w:r w:rsidRPr="009C126B">
        <w:rPr>
          <w:rFonts w:ascii="Calibri" w:hAnsi="Calibri" w:cs="Calibri"/>
        </w:rPr>
        <w:tab/>
        <w:t xml:space="preserve">O. Benafan, G. S. Bigelow, and A. W. Young, “Shape Memory Materials Database Tool—A Compendium of Functional Data for Shape Memory Materials,” </w:t>
      </w:r>
      <w:r w:rsidRPr="009C126B">
        <w:rPr>
          <w:rFonts w:ascii="Calibri" w:hAnsi="Calibri" w:cs="Calibri"/>
          <w:i/>
          <w:iCs/>
        </w:rPr>
        <w:t>Adv. Eng. Mater.</w:t>
      </w:r>
      <w:r w:rsidRPr="009C126B">
        <w:rPr>
          <w:rFonts w:ascii="Calibri" w:hAnsi="Calibri" w:cs="Calibri"/>
        </w:rPr>
        <w:t>, vol. 22, no. 7, p. 1901370, 2020, doi: 10.1002/adem.201901370.</w:t>
      </w:r>
    </w:p>
    <w:p w14:paraId="49FA8992" w14:textId="77777777" w:rsidR="009C126B" w:rsidRPr="009C126B" w:rsidRDefault="009C126B" w:rsidP="009C126B">
      <w:pPr>
        <w:pStyle w:val="Bibliography"/>
        <w:rPr>
          <w:rFonts w:ascii="Calibri" w:hAnsi="Calibri" w:cs="Calibri"/>
        </w:rPr>
      </w:pPr>
      <w:r w:rsidRPr="009C126B">
        <w:rPr>
          <w:rFonts w:ascii="Calibri" w:hAnsi="Calibri" w:cs="Calibri"/>
        </w:rPr>
        <w:t>[8]</w:t>
      </w:r>
      <w:r w:rsidRPr="009C126B">
        <w:rPr>
          <w:rFonts w:ascii="Calibri" w:hAnsi="Calibri" w:cs="Calibri"/>
        </w:rPr>
        <w:tab/>
        <w:t xml:space="preserve">P. E. Caltagirone and O. Benafan, “Shape Memory Materials Analysis and Research Tool (SM2ART): Finding Data Anomalies and Trends,” </w:t>
      </w:r>
      <w:r w:rsidRPr="009C126B">
        <w:rPr>
          <w:rFonts w:ascii="Calibri" w:hAnsi="Calibri" w:cs="Calibri"/>
          <w:i/>
          <w:iCs/>
        </w:rPr>
        <w:t>Shape Mem. Superelasticity</w:t>
      </w:r>
      <w:r w:rsidRPr="009C126B">
        <w:rPr>
          <w:rFonts w:ascii="Calibri" w:hAnsi="Calibri" w:cs="Calibri"/>
        </w:rPr>
        <w:t>, Jul. 2023, doi: 10.1007/s40830-023-00457-7.</w:t>
      </w:r>
    </w:p>
    <w:p w14:paraId="2B7C728B"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9]</w:t>
      </w:r>
      <w:r w:rsidRPr="009C126B">
        <w:rPr>
          <w:rFonts w:ascii="Calibri" w:hAnsi="Calibri" w:cs="Calibri"/>
        </w:rPr>
        <w:tab/>
        <w:t xml:space="preserve">D. Hartl and D. C. Lagoudas, “Characterization and 3–D Modeling of Ni60Ti SMA for Actuation of a Variable Geometry Jet Engine Chevron,” in </w:t>
      </w:r>
      <w:r w:rsidRPr="009C126B">
        <w:rPr>
          <w:rFonts w:ascii="Calibri" w:hAnsi="Calibri" w:cs="Calibri"/>
          <w:i/>
          <w:iCs/>
        </w:rPr>
        <w:t>Proceedings of SPIE, Smart Structures and Materials</w:t>
      </w:r>
      <w:r w:rsidRPr="009C126B">
        <w:rPr>
          <w:rFonts w:ascii="Calibri" w:hAnsi="Calibri" w:cs="Calibri"/>
        </w:rPr>
        <w:t>, San Diego, CA, Mar. 2007, pp. 1–12.</w:t>
      </w:r>
    </w:p>
    <w:p w14:paraId="6043036E" w14:textId="77777777" w:rsidR="009C126B" w:rsidRPr="009C126B" w:rsidRDefault="009C126B" w:rsidP="009C126B">
      <w:pPr>
        <w:pStyle w:val="Bibliography"/>
        <w:rPr>
          <w:rFonts w:ascii="Calibri" w:hAnsi="Calibri" w:cs="Calibri"/>
        </w:rPr>
      </w:pPr>
      <w:r w:rsidRPr="009C126B">
        <w:rPr>
          <w:rFonts w:ascii="Calibri" w:hAnsi="Calibri" w:cs="Calibri"/>
        </w:rPr>
        <w:t>[10]</w:t>
      </w:r>
      <w:r w:rsidRPr="009C126B">
        <w:rPr>
          <w:rFonts w:ascii="Calibri" w:hAnsi="Calibri" w:cs="Calibri"/>
        </w:rPr>
        <w:tab/>
        <w:t xml:space="preserve">L. Xu, T. Baxevanis, and D. C. Lagoudas, “A three-dimensional constitutive model for the martensitic transformation in polycrystalline shape memory alloys under large deformation,” </w:t>
      </w:r>
      <w:r w:rsidRPr="009C126B">
        <w:rPr>
          <w:rFonts w:ascii="Calibri" w:hAnsi="Calibri" w:cs="Calibri"/>
          <w:i/>
          <w:iCs/>
        </w:rPr>
        <w:t>Smart Mater. Struct.</w:t>
      </w:r>
      <w:r w:rsidRPr="009C126B">
        <w:rPr>
          <w:rFonts w:ascii="Calibri" w:hAnsi="Calibri" w:cs="Calibri"/>
        </w:rPr>
        <w:t>, vol. 28, no. 7, p. 074004, Jun. 2019, doi: 10.1088/1361-665X/ab1acb.</w:t>
      </w:r>
    </w:p>
    <w:p w14:paraId="05E77100" w14:textId="77777777" w:rsidR="009C126B" w:rsidRPr="009C126B" w:rsidRDefault="009C126B" w:rsidP="009C126B">
      <w:pPr>
        <w:pStyle w:val="Bibliography"/>
        <w:rPr>
          <w:rFonts w:ascii="Calibri" w:hAnsi="Calibri" w:cs="Calibri"/>
        </w:rPr>
      </w:pPr>
      <w:r w:rsidRPr="009C126B">
        <w:rPr>
          <w:rFonts w:ascii="Calibri" w:hAnsi="Calibri" w:cs="Calibri"/>
        </w:rPr>
        <w:t>[11]</w:t>
      </w:r>
      <w:r w:rsidRPr="009C126B">
        <w:rPr>
          <w:rFonts w:ascii="Calibri" w:hAnsi="Calibri" w:cs="Calibri"/>
        </w:rPr>
        <w:tab/>
        <w:t xml:space="preserve">L. Xu, A. Solomou, T. Baxevanis, and D. Lagoudas, “Finite strain constitutive modeling for shape memory alloys considering transformation-induced plasticity and two-way shape memory effect,” </w:t>
      </w:r>
      <w:r w:rsidRPr="009C126B">
        <w:rPr>
          <w:rFonts w:ascii="Calibri" w:hAnsi="Calibri" w:cs="Calibri"/>
          <w:i/>
          <w:iCs/>
        </w:rPr>
        <w:t>Int. J. Solids Struct.</w:t>
      </w:r>
      <w:r w:rsidRPr="009C126B">
        <w:rPr>
          <w:rFonts w:ascii="Calibri" w:hAnsi="Calibri" w:cs="Calibri"/>
        </w:rPr>
        <w:t>, vol. 221, pp. 42–59, Jun. 2021, doi: 10.1016/j.ijsolstr.2020.03.009.</w:t>
      </w:r>
    </w:p>
    <w:p w14:paraId="1AE6BEE8" w14:textId="77777777" w:rsidR="009C126B" w:rsidRPr="009C126B" w:rsidRDefault="009C126B" w:rsidP="009C126B">
      <w:pPr>
        <w:pStyle w:val="Bibliography"/>
        <w:rPr>
          <w:rFonts w:ascii="Calibri" w:hAnsi="Calibri" w:cs="Calibri"/>
        </w:rPr>
      </w:pPr>
      <w:r w:rsidRPr="009C126B">
        <w:rPr>
          <w:rFonts w:ascii="Calibri" w:hAnsi="Calibri" w:cs="Calibri"/>
        </w:rPr>
        <w:t>[12]</w:t>
      </w:r>
      <w:r w:rsidRPr="009C126B">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9C126B">
        <w:rPr>
          <w:rFonts w:ascii="Calibri" w:hAnsi="Calibri" w:cs="Calibri"/>
          <w:i/>
          <w:iCs/>
        </w:rPr>
        <w:t>Mech. Mater.</w:t>
      </w:r>
      <w:r w:rsidRPr="009C126B">
        <w:rPr>
          <w:rFonts w:ascii="Calibri" w:hAnsi="Calibri" w:cs="Calibri"/>
        </w:rPr>
        <w:t>, vol. 136, p. 103085, Sep. 2019, doi: 10.1016/j.mechmat.2019.103085.</w:t>
      </w:r>
    </w:p>
    <w:p w14:paraId="21367CB6" w14:textId="77777777" w:rsidR="009C126B" w:rsidRPr="009C126B" w:rsidRDefault="009C126B" w:rsidP="009C126B">
      <w:pPr>
        <w:pStyle w:val="Bibliography"/>
        <w:rPr>
          <w:rFonts w:ascii="Calibri" w:hAnsi="Calibri" w:cs="Calibri"/>
        </w:rPr>
      </w:pPr>
      <w:r w:rsidRPr="009C126B">
        <w:rPr>
          <w:rFonts w:ascii="Calibri" w:hAnsi="Calibri" w:cs="Calibri"/>
        </w:rPr>
        <w:t>[13]</w:t>
      </w:r>
      <w:r w:rsidRPr="009C126B">
        <w:rPr>
          <w:rFonts w:ascii="Calibri" w:hAnsi="Calibri" w:cs="Calibri"/>
        </w:rPr>
        <w:tab/>
        <w:t xml:space="preserve">F. Auricchio, A. Coda, A. Reali, and M. Urbano, “SMA Numerical Modeling Versus Experimental Results: Parameter Identification and Model Prediction Capabilities,” </w:t>
      </w:r>
      <w:r w:rsidRPr="009C126B">
        <w:rPr>
          <w:rFonts w:ascii="Calibri" w:hAnsi="Calibri" w:cs="Calibri"/>
          <w:i/>
          <w:iCs/>
        </w:rPr>
        <w:t>J. Mater. Eng. Perform.</w:t>
      </w:r>
      <w:r w:rsidRPr="009C126B">
        <w:rPr>
          <w:rFonts w:ascii="Calibri" w:hAnsi="Calibri" w:cs="Calibri"/>
        </w:rPr>
        <w:t>, vol. 18, no. 5, pp. 649–654, Aug. 2009, doi: 10.1007/s11665-009-9409-7.</w:t>
      </w:r>
    </w:p>
    <w:p w14:paraId="425B0EF6" w14:textId="77777777" w:rsidR="009C126B" w:rsidRPr="009C126B" w:rsidRDefault="009C126B" w:rsidP="009C126B">
      <w:pPr>
        <w:pStyle w:val="Bibliography"/>
        <w:rPr>
          <w:rFonts w:ascii="Calibri" w:hAnsi="Calibri" w:cs="Calibri"/>
        </w:rPr>
      </w:pPr>
      <w:r w:rsidRPr="009C126B">
        <w:rPr>
          <w:rFonts w:ascii="Calibri" w:hAnsi="Calibri" w:cs="Calibri"/>
        </w:rPr>
        <w:t>[14]</w:t>
      </w:r>
      <w:r w:rsidRPr="009C126B">
        <w:rPr>
          <w:rFonts w:ascii="Calibri" w:hAnsi="Calibri" w:cs="Calibri"/>
        </w:rPr>
        <w:tab/>
        <w:t xml:space="preserve">D. J. Hartl and D. C. Lagoudas, “Thermomechanical Characterization of Shape Memory Alloy Materials,” in </w:t>
      </w:r>
      <w:r w:rsidRPr="009C126B">
        <w:rPr>
          <w:rFonts w:ascii="Calibri" w:hAnsi="Calibri" w:cs="Calibri"/>
          <w:i/>
          <w:iCs/>
        </w:rPr>
        <w:t>Shape Memory Alloys: Modeling and Engineering Applications</w:t>
      </w:r>
      <w:r w:rsidRPr="009C126B">
        <w:rPr>
          <w:rFonts w:ascii="Calibri" w:hAnsi="Calibri" w:cs="Calibri"/>
        </w:rPr>
        <w:t>, D. C. Lagoudas, Ed., New York: Springer-Verlag, 2008.</w:t>
      </w:r>
    </w:p>
    <w:p w14:paraId="3A59B9BA" w14:textId="77777777" w:rsidR="009C126B" w:rsidRPr="009C126B" w:rsidRDefault="009C126B" w:rsidP="009C126B">
      <w:pPr>
        <w:pStyle w:val="Bibliography"/>
        <w:rPr>
          <w:rFonts w:ascii="Calibri" w:hAnsi="Calibri" w:cs="Calibri"/>
        </w:rPr>
      </w:pPr>
      <w:r w:rsidRPr="009C126B">
        <w:rPr>
          <w:rFonts w:ascii="Calibri" w:hAnsi="Calibri" w:cs="Calibri"/>
        </w:rPr>
        <w:t>[15]</w:t>
      </w:r>
      <w:r w:rsidRPr="009C126B">
        <w:rPr>
          <w:rFonts w:ascii="Calibri" w:hAnsi="Calibri" w:cs="Calibri"/>
        </w:rPr>
        <w:tab/>
        <w:t xml:space="preserve">D. Whitten and D. Hartl, “Iterative calibration of a shape memory alloy constitutive model from 1D and 2D data using optimization methods,” in </w:t>
      </w:r>
      <w:r w:rsidRPr="009C126B">
        <w:rPr>
          <w:rFonts w:ascii="Calibri" w:hAnsi="Calibri" w:cs="Calibri"/>
          <w:i/>
          <w:iCs/>
        </w:rPr>
        <w:t>Behavior and Mechanics of Multifunctional Materials and Composites 2014</w:t>
      </w:r>
      <w:r w:rsidRPr="009C126B">
        <w:rPr>
          <w:rFonts w:ascii="Calibri" w:hAnsi="Calibri" w:cs="Calibri"/>
        </w:rPr>
        <w:t>, SPIE, 2014, pp. 21–31.</w:t>
      </w:r>
    </w:p>
    <w:p w14:paraId="1F36DD8E" w14:textId="77777777" w:rsidR="009C126B" w:rsidRPr="009C126B" w:rsidRDefault="009C126B" w:rsidP="009C126B">
      <w:pPr>
        <w:pStyle w:val="Bibliography"/>
        <w:rPr>
          <w:rFonts w:ascii="Calibri" w:hAnsi="Calibri" w:cs="Calibri"/>
        </w:rPr>
      </w:pPr>
      <w:r w:rsidRPr="009C126B">
        <w:rPr>
          <w:rFonts w:ascii="Calibri" w:hAnsi="Calibri" w:cs="Calibri"/>
        </w:rPr>
        <w:t>[16]</w:t>
      </w:r>
      <w:r w:rsidRPr="009C126B">
        <w:rPr>
          <w:rFonts w:ascii="Calibri" w:hAnsi="Calibri" w:cs="Calibri"/>
        </w:rPr>
        <w:tab/>
        <w:t xml:space="preserve">P. B. C. Leal and M. A. Savi, “Shape memory alloy-based mechanism for aeronautical application: Theory, optimization and experiment,” </w:t>
      </w:r>
      <w:r w:rsidRPr="009C126B">
        <w:rPr>
          <w:rFonts w:ascii="Calibri" w:hAnsi="Calibri" w:cs="Calibri"/>
          <w:i/>
          <w:iCs/>
        </w:rPr>
        <w:t>Aerosp. Sci. Technol.</w:t>
      </w:r>
      <w:r w:rsidRPr="009C126B">
        <w:rPr>
          <w:rFonts w:ascii="Calibri" w:hAnsi="Calibri" w:cs="Calibri"/>
        </w:rPr>
        <w:t>, vol. 76, pp. 155–163, May 2018, doi: 10.1016/j.ast.2018.02.010.</w:t>
      </w:r>
    </w:p>
    <w:p w14:paraId="16DE40EB" w14:textId="77777777" w:rsidR="009C126B" w:rsidRPr="009C126B" w:rsidRDefault="009C126B" w:rsidP="009C126B">
      <w:pPr>
        <w:pStyle w:val="Bibliography"/>
        <w:rPr>
          <w:rFonts w:ascii="Calibri" w:hAnsi="Calibri" w:cs="Calibri"/>
        </w:rPr>
      </w:pPr>
      <w:r w:rsidRPr="009C126B">
        <w:rPr>
          <w:rFonts w:ascii="Calibri" w:hAnsi="Calibri" w:cs="Calibri"/>
        </w:rPr>
        <w:t>[17]</w:t>
      </w:r>
      <w:r w:rsidRPr="009C126B">
        <w:rPr>
          <w:rFonts w:ascii="Calibri" w:hAnsi="Calibri" w:cs="Calibri"/>
        </w:rPr>
        <w:tab/>
        <w:t xml:space="preserve">P. B. C. Leal, M. Cabral-Seanez, V. B. Baliga, D. L. Altshuler, and D. J. Hartl, “Phase transformation-driven artificial muscle mimics the multifunctionality of avian wing muscle,” </w:t>
      </w:r>
      <w:r w:rsidRPr="009C126B">
        <w:rPr>
          <w:rFonts w:ascii="Calibri" w:hAnsi="Calibri" w:cs="Calibri"/>
          <w:i/>
          <w:iCs/>
        </w:rPr>
        <w:t>J. R. Soc. Interface</w:t>
      </w:r>
      <w:r w:rsidRPr="009C126B">
        <w:rPr>
          <w:rFonts w:ascii="Calibri" w:hAnsi="Calibri" w:cs="Calibri"/>
        </w:rPr>
        <w:t>, vol. 18, no. 184, p. 20201042, Nov. 2021, doi: 10.1098/rsif.2020.1042.</w:t>
      </w:r>
    </w:p>
    <w:p w14:paraId="676D30EA" w14:textId="77777777" w:rsidR="009C126B" w:rsidRPr="009C126B" w:rsidRDefault="009C126B" w:rsidP="009C126B">
      <w:pPr>
        <w:pStyle w:val="Bibliography"/>
        <w:rPr>
          <w:rFonts w:ascii="Calibri" w:hAnsi="Calibri" w:cs="Calibri"/>
        </w:rPr>
      </w:pPr>
      <w:r w:rsidRPr="009C126B">
        <w:rPr>
          <w:rFonts w:ascii="Calibri" w:hAnsi="Calibri" w:cs="Calibri"/>
        </w:rPr>
        <w:t>[18]</w:t>
      </w:r>
      <w:r w:rsidRPr="009C126B">
        <w:rPr>
          <w:rFonts w:ascii="Calibri" w:hAnsi="Calibri" w:cs="Calibri"/>
        </w:rPr>
        <w:tab/>
        <w:t xml:space="preserve">C. Bertagne, P. Walgren, L. Erickson, R. Sheth, J. Whitcomb, and D. J. Hartl, “Coupled Behavior of Shape Memory Alloy-Based Morphing Spacecraft Radiators: Experimental Assessment and Analysis,” </w:t>
      </w:r>
      <w:r w:rsidRPr="009C126B">
        <w:rPr>
          <w:rFonts w:ascii="Calibri" w:hAnsi="Calibri" w:cs="Calibri"/>
          <w:i/>
          <w:iCs/>
        </w:rPr>
        <w:t>Smart Mater. Struct.</w:t>
      </w:r>
      <w:r w:rsidRPr="009C126B">
        <w:rPr>
          <w:rFonts w:ascii="Calibri" w:hAnsi="Calibri" w:cs="Calibri"/>
        </w:rPr>
        <w:t>, Apr. 2018, doi: 10.1088/1361-665X/aabbe8.</w:t>
      </w:r>
    </w:p>
    <w:p w14:paraId="62FA6E07" w14:textId="77777777" w:rsidR="009C126B" w:rsidRPr="009C126B" w:rsidRDefault="009C126B" w:rsidP="009C126B">
      <w:pPr>
        <w:pStyle w:val="Bibliography"/>
        <w:rPr>
          <w:rFonts w:ascii="Calibri" w:hAnsi="Calibri" w:cs="Calibri"/>
        </w:rPr>
      </w:pPr>
      <w:r w:rsidRPr="009C126B">
        <w:rPr>
          <w:rFonts w:ascii="Calibri" w:hAnsi="Calibri" w:cs="Calibri"/>
        </w:rPr>
        <w:t>[19]</w:t>
      </w:r>
      <w:r w:rsidRPr="009C126B">
        <w:rPr>
          <w:rFonts w:ascii="Calibri" w:hAnsi="Calibri" w:cs="Calibri"/>
        </w:rPr>
        <w:tab/>
        <w:t xml:space="preserve">P. Walgren, S. Nevin, and D. Hartl, “Design, experimental demonstration, and validation of a composite morphing space radiator,” </w:t>
      </w:r>
      <w:r w:rsidRPr="009C126B">
        <w:rPr>
          <w:rFonts w:ascii="Calibri" w:hAnsi="Calibri" w:cs="Calibri"/>
          <w:i/>
          <w:iCs/>
        </w:rPr>
        <w:t>J. Compos. Mater.</w:t>
      </w:r>
      <w:r w:rsidRPr="009C126B">
        <w:rPr>
          <w:rFonts w:ascii="Calibri" w:hAnsi="Calibri" w:cs="Calibri"/>
        </w:rPr>
        <w:t>, p. 00219983221144499, Dec. 2022, doi: 10.1177/00219983221144499.</w:t>
      </w:r>
    </w:p>
    <w:p w14:paraId="3C5BE766" w14:textId="77777777" w:rsidR="009C126B" w:rsidRPr="009C126B" w:rsidRDefault="009C126B" w:rsidP="009C126B">
      <w:pPr>
        <w:pStyle w:val="Bibliography"/>
        <w:rPr>
          <w:rFonts w:ascii="Calibri" w:hAnsi="Calibri" w:cs="Calibri"/>
        </w:rPr>
      </w:pPr>
      <w:r w:rsidRPr="009C126B">
        <w:rPr>
          <w:rFonts w:ascii="Calibri" w:hAnsi="Calibri" w:cs="Calibri"/>
        </w:rPr>
        <w:t>[20]</w:t>
      </w:r>
      <w:r w:rsidRPr="009C126B">
        <w:rPr>
          <w:rFonts w:ascii="Calibri" w:hAnsi="Calibri" w:cs="Calibri"/>
        </w:rPr>
        <w:tab/>
        <w:t xml:space="preserve">P. Walgren </w:t>
      </w:r>
      <w:r w:rsidRPr="009C126B">
        <w:rPr>
          <w:rFonts w:ascii="Calibri" w:hAnsi="Calibri" w:cs="Calibri"/>
          <w:i/>
          <w:iCs/>
        </w:rPr>
        <w:t>et al.</w:t>
      </w:r>
      <w:r w:rsidRPr="009C126B">
        <w:rPr>
          <w:rFonts w:ascii="Calibri" w:hAnsi="Calibri" w:cs="Calibri"/>
        </w:rPr>
        <w:t xml:space="preserve">, “Development and Testing of a Shape Memory Alloy-Driven Composite Morphing Radiator,” </w:t>
      </w:r>
      <w:r w:rsidRPr="009C126B">
        <w:rPr>
          <w:rFonts w:ascii="Calibri" w:hAnsi="Calibri" w:cs="Calibri"/>
          <w:i/>
          <w:iCs/>
        </w:rPr>
        <w:t>Shape Mem. Superelasticity</w:t>
      </w:r>
      <w:r w:rsidRPr="009C126B">
        <w:rPr>
          <w:rFonts w:ascii="Calibri" w:hAnsi="Calibri" w:cs="Calibri"/>
        </w:rPr>
        <w:t>, pp. 1–10, Jan. 2018, doi: 10.1007/s40830-018-0147-2.</w:t>
      </w:r>
    </w:p>
    <w:p w14:paraId="2CC8FA44" w14:textId="77777777" w:rsidR="009C126B" w:rsidRPr="009C126B" w:rsidRDefault="009C126B" w:rsidP="009C126B">
      <w:pPr>
        <w:pStyle w:val="Bibliography"/>
        <w:rPr>
          <w:rFonts w:ascii="Calibri" w:hAnsi="Calibri" w:cs="Calibri"/>
        </w:rPr>
      </w:pPr>
      <w:r w:rsidRPr="009C126B">
        <w:rPr>
          <w:rFonts w:ascii="Calibri" w:hAnsi="Calibri" w:cs="Calibri"/>
        </w:rPr>
        <w:t>[21]</w:t>
      </w:r>
      <w:r w:rsidRPr="009C126B">
        <w:rPr>
          <w:rFonts w:ascii="Calibri" w:hAnsi="Calibri" w:cs="Calibri"/>
        </w:rPr>
        <w:tab/>
        <w:t xml:space="preserve">K. Deb, A. Pratap, S. Agarwal, and T. Meyarivan, “A fast and elitist multiobjective genetic algorithm: NSGA-II,” </w:t>
      </w:r>
      <w:r w:rsidRPr="009C126B">
        <w:rPr>
          <w:rFonts w:ascii="Calibri" w:hAnsi="Calibri" w:cs="Calibri"/>
          <w:i/>
          <w:iCs/>
        </w:rPr>
        <w:t>IEEE Trans. Evol. Comput.</w:t>
      </w:r>
      <w:r w:rsidRPr="009C126B">
        <w:rPr>
          <w:rFonts w:ascii="Calibri" w:hAnsi="Calibri" w:cs="Calibri"/>
        </w:rPr>
        <w:t>, vol. 6, no. 2, pp. 182–197, 2002.</w:t>
      </w:r>
    </w:p>
    <w:p w14:paraId="3535BDBF" w14:textId="77777777" w:rsidR="009C126B" w:rsidRPr="009C126B" w:rsidRDefault="009C126B" w:rsidP="009C126B">
      <w:pPr>
        <w:pStyle w:val="Bibliography"/>
        <w:rPr>
          <w:rFonts w:ascii="Calibri" w:hAnsi="Calibri" w:cs="Calibri"/>
        </w:rPr>
      </w:pPr>
      <w:r w:rsidRPr="009C126B">
        <w:rPr>
          <w:rFonts w:ascii="Calibri" w:hAnsi="Calibri" w:cs="Calibri"/>
        </w:rPr>
        <w:t>[22]</w:t>
      </w:r>
      <w:r w:rsidRPr="009C126B">
        <w:rPr>
          <w:rFonts w:ascii="Calibri" w:hAnsi="Calibri" w:cs="Calibri"/>
        </w:rPr>
        <w:tab/>
        <w:t xml:space="preserve">F.-A. Fortin, F.-M. D. Rainville, M.-A. Gardner, M. Parizeau, and C. Gagné, “DEAP: Evolutionary Algorithms Made Easy,” </w:t>
      </w:r>
      <w:r w:rsidRPr="009C126B">
        <w:rPr>
          <w:rFonts w:ascii="Calibri" w:hAnsi="Calibri" w:cs="Calibri"/>
          <w:i/>
          <w:iCs/>
        </w:rPr>
        <w:t>J. Mach. Learn. Res.</w:t>
      </w:r>
      <w:r w:rsidRPr="009C126B">
        <w:rPr>
          <w:rFonts w:ascii="Calibri" w:hAnsi="Calibri" w:cs="Calibri"/>
        </w:rPr>
        <w:t>, vol. 13, pp. 2171–2175, Jul. 2012.</w:t>
      </w:r>
    </w:p>
    <w:p w14:paraId="69BD2752" w14:textId="77777777" w:rsidR="009C126B" w:rsidRPr="009C126B" w:rsidRDefault="009C126B" w:rsidP="009C126B">
      <w:pPr>
        <w:pStyle w:val="Bibliography"/>
        <w:rPr>
          <w:rFonts w:ascii="Calibri" w:hAnsi="Calibri" w:cs="Calibri"/>
        </w:rPr>
      </w:pPr>
      <w:r w:rsidRPr="009C126B">
        <w:rPr>
          <w:rFonts w:ascii="Calibri" w:hAnsi="Calibri" w:cs="Calibri"/>
        </w:rPr>
        <w:t>[23]</w:t>
      </w:r>
      <w:r w:rsidRPr="009C126B">
        <w:rPr>
          <w:rFonts w:ascii="Calibri" w:hAnsi="Calibri" w:cs="Calibri"/>
        </w:rPr>
        <w:tab/>
        <w:t xml:space="preserve">P. Virtanen </w:t>
      </w:r>
      <w:r w:rsidRPr="009C126B">
        <w:rPr>
          <w:rFonts w:ascii="Calibri" w:hAnsi="Calibri" w:cs="Calibri"/>
          <w:i/>
          <w:iCs/>
        </w:rPr>
        <w:t>et al.</w:t>
      </w:r>
      <w:r w:rsidRPr="009C126B">
        <w:rPr>
          <w:rFonts w:ascii="Calibri" w:hAnsi="Calibri" w:cs="Calibri"/>
        </w:rPr>
        <w:t xml:space="preserve">, “SciPy 1.0: fundamental algorithms for scientific computing in Python,” </w:t>
      </w:r>
      <w:r w:rsidRPr="009C126B">
        <w:rPr>
          <w:rFonts w:ascii="Calibri" w:hAnsi="Calibri" w:cs="Calibri"/>
          <w:i/>
          <w:iCs/>
        </w:rPr>
        <w:t>Nat. Methods</w:t>
      </w:r>
      <w:r w:rsidRPr="009C126B">
        <w:rPr>
          <w:rFonts w:ascii="Calibri" w:hAnsi="Calibri" w:cs="Calibri"/>
        </w:rPr>
        <w:t>, vol. 17, no. 3, pp. 261–272, Mar. 2020, doi: 10.1038/s41592-019-0686-2.</w:t>
      </w:r>
    </w:p>
    <w:p w14:paraId="189A53F3" w14:textId="77777777" w:rsidR="009C126B" w:rsidRPr="009C126B" w:rsidRDefault="009C126B" w:rsidP="009C126B">
      <w:pPr>
        <w:pStyle w:val="Bibliography"/>
        <w:rPr>
          <w:rFonts w:ascii="Calibri" w:hAnsi="Calibri" w:cs="Calibri"/>
        </w:rPr>
      </w:pPr>
      <w:r w:rsidRPr="009C126B">
        <w:rPr>
          <w:rFonts w:ascii="Calibri" w:hAnsi="Calibri" w:cs="Calibri"/>
        </w:rPr>
        <w:t>[24]</w:t>
      </w:r>
      <w:r w:rsidRPr="009C126B">
        <w:rPr>
          <w:rFonts w:ascii="Calibri" w:hAnsi="Calibri" w:cs="Calibri"/>
        </w:rPr>
        <w:tab/>
        <w:t xml:space="preserve">G. S. Bigelow, A. Garg, O. Benafan, R. D. Noebe, S. A. Padula, and D. J. Gaydosh, “Development and testing of a Ni50.5Ti27.2Hf22.3 high temperature shape memory alloy,” </w:t>
      </w:r>
      <w:r w:rsidRPr="009C126B">
        <w:rPr>
          <w:rFonts w:ascii="Calibri" w:hAnsi="Calibri" w:cs="Calibri"/>
          <w:i/>
          <w:iCs/>
        </w:rPr>
        <w:t>Materialia</w:t>
      </w:r>
      <w:r w:rsidRPr="009C126B">
        <w:rPr>
          <w:rFonts w:ascii="Calibri" w:hAnsi="Calibri" w:cs="Calibri"/>
        </w:rPr>
        <w:t>, vol. 21, p. 101297, Mar. 2022, doi: 10.1016/j.mtla.2021.101297.</w:t>
      </w:r>
    </w:p>
    <w:p w14:paraId="73935EFA" w14:textId="77777777" w:rsidR="009C126B" w:rsidRPr="009C126B" w:rsidRDefault="009C126B" w:rsidP="009C126B">
      <w:pPr>
        <w:pStyle w:val="Bibliography"/>
        <w:rPr>
          <w:rFonts w:ascii="Calibri" w:hAnsi="Calibri" w:cs="Calibri"/>
        </w:rPr>
      </w:pPr>
      <w:r w:rsidRPr="009C126B">
        <w:rPr>
          <w:rFonts w:ascii="Calibri" w:hAnsi="Calibri" w:cs="Calibri"/>
        </w:rPr>
        <w:t>[25]</w:t>
      </w:r>
      <w:r w:rsidRPr="009C126B">
        <w:rPr>
          <w:rFonts w:ascii="Calibri" w:hAnsi="Calibri" w:cs="Calibri"/>
        </w:rPr>
        <w:tab/>
        <w:t xml:space="preserve">O. Benafan, G. S. Bigelow, A. Garg, R. D. Noebe, D. J. Gaydosh, and R. B. Rogers, “Processing and Scalability of NiTiHf High-Temperature Shape Memory Alloys,” </w:t>
      </w:r>
      <w:r w:rsidRPr="009C126B">
        <w:rPr>
          <w:rFonts w:ascii="Calibri" w:hAnsi="Calibri" w:cs="Calibri"/>
          <w:i/>
          <w:iCs/>
        </w:rPr>
        <w:t>Shape Mem. Superelasticity</w:t>
      </w:r>
      <w:r w:rsidRPr="009C126B">
        <w:rPr>
          <w:rFonts w:ascii="Calibri" w:hAnsi="Calibri" w:cs="Calibri"/>
        </w:rPr>
        <w:t>, vol. 7, no. 1, pp. 109–165, Mar. 2021, doi: 10.1007/s40830-020-00306-x.</w:t>
      </w:r>
    </w:p>
    <w:p w14:paraId="77AF8485"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26]</w:t>
      </w:r>
      <w:r w:rsidRPr="009C126B">
        <w:rPr>
          <w:rFonts w:ascii="Calibri" w:hAnsi="Calibri" w:cs="Calibri"/>
        </w:rPr>
        <w:tab/>
        <w:t xml:space="preserve">B. Kockar, I. Karaman, J. I. Kim, and Y. Chumlyakov, “A method to enhance cyclic reversibility of NiTiHf high temperature shape memory alloys,” </w:t>
      </w:r>
      <w:r w:rsidRPr="009C126B">
        <w:rPr>
          <w:rFonts w:ascii="Calibri" w:hAnsi="Calibri" w:cs="Calibri"/>
          <w:i/>
          <w:iCs/>
        </w:rPr>
        <w:t>Acta Mater.</w:t>
      </w:r>
      <w:r w:rsidRPr="009C126B">
        <w:rPr>
          <w:rFonts w:ascii="Calibri" w:hAnsi="Calibri" w:cs="Calibri"/>
        </w:rPr>
        <w:t>, vol. 54, no. 12, pp. 2203–2208, 2006.</w:t>
      </w:r>
    </w:p>
    <w:p w14:paraId="237BCB25" w14:textId="77777777" w:rsidR="009C126B" w:rsidRPr="009C126B" w:rsidRDefault="009C126B" w:rsidP="009C126B">
      <w:pPr>
        <w:pStyle w:val="Bibliography"/>
        <w:rPr>
          <w:rFonts w:ascii="Calibri" w:hAnsi="Calibri" w:cs="Calibri"/>
        </w:rPr>
      </w:pPr>
      <w:r w:rsidRPr="009C126B">
        <w:rPr>
          <w:rFonts w:ascii="Calibri" w:hAnsi="Calibri" w:cs="Calibri"/>
        </w:rPr>
        <w:t>[27]</w:t>
      </w:r>
      <w:r w:rsidRPr="009C126B">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126B">
        <w:rPr>
          <w:rFonts w:ascii="Calibri" w:hAnsi="Calibri" w:cs="Calibri"/>
          <w:i/>
          <w:iCs/>
        </w:rPr>
        <w:t>J. Intell. Mater. Syst. Struct.</w:t>
      </w:r>
      <w:r w:rsidRPr="009C126B">
        <w:rPr>
          <w:rFonts w:ascii="Calibri" w:hAnsi="Calibri" w:cs="Calibri"/>
        </w:rPr>
        <w:t>, vol. 4, pp. 229–242, 1993.</w:t>
      </w:r>
    </w:p>
    <w:p w14:paraId="5F2D0269" w14:textId="77777777" w:rsidR="009C126B" w:rsidRPr="009C126B" w:rsidRDefault="009C126B" w:rsidP="009C126B">
      <w:pPr>
        <w:pStyle w:val="Bibliography"/>
        <w:rPr>
          <w:rFonts w:ascii="Calibri" w:hAnsi="Calibri" w:cs="Calibri"/>
        </w:rPr>
      </w:pPr>
      <w:r w:rsidRPr="009C126B">
        <w:rPr>
          <w:rFonts w:ascii="Calibri" w:hAnsi="Calibri" w:cs="Calibri"/>
        </w:rPr>
        <w:t>[28]</w:t>
      </w:r>
      <w:r w:rsidRPr="009C126B">
        <w:rPr>
          <w:rFonts w:ascii="Calibri" w:hAnsi="Calibri" w:cs="Calibri"/>
        </w:rPr>
        <w:tab/>
        <w:t xml:space="preserve">L. C. Brinson and M. S. Huang, “Simplifications and Comparisons of Shape Memory Alloy Constitutive Models,” </w:t>
      </w:r>
      <w:r w:rsidRPr="009C126B">
        <w:rPr>
          <w:rFonts w:ascii="Calibri" w:hAnsi="Calibri" w:cs="Calibri"/>
          <w:i/>
          <w:iCs/>
        </w:rPr>
        <w:t>J. Intell. Mater. Syst. Struct.</w:t>
      </w:r>
      <w:r w:rsidRPr="009C126B">
        <w:rPr>
          <w:rFonts w:ascii="Calibri" w:hAnsi="Calibri" w:cs="Calibri"/>
        </w:rPr>
        <w:t>, vol. 7, pp. 108–114, 1996.</w:t>
      </w:r>
    </w:p>
    <w:p w14:paraId="5CC26A48" w14:textId="77777777" w:rsidR="009C126B" w:rsidRPr="009C126B" w:rsidRDefault="009C126B" w:rsidP="009C126B">
      <w:pPr>
        <w:pStyle w:val="Bibliography"/>
        <w:rPr>
          <w:rFonts w:ascii="Calibri" w:hAnsi="Calibri" w:cs="Calibri"/>
        </w:rPr>
      </w:pPr>
      <w:r w:rsidRPr="009C126B">
        <w:rPr>
          <w:rFonts w:ascii="Calibri" w:hAnsi="Calibri" w:cs="Calibri"/>
        </w:rPr>
        <w:t>[29]</w:t>
      </w:r>
      <w:r w:rsidRPr="009C126B">
        <w:rPr>
          <w:rFonts w:ascii="Calibri" w:hAnsi="Calibri" w:cs="Calibri"/>
        </w:rPr>
        <w:tab/>
        <w:t xml:space="preserve">F. Auricchio, R. L. Taylor, and J. Lubliner, “Shape-Memory Alloys: Macromodelling and Numerical Simulations of the Superelastic Behavior,” </w:t>
      </w:r>
      <w:r w:rsidRPr="009C126B">
        <w:rPr>
          <w:rFonts w:ascii="Calibri" w:hAnsi="Calibri" w:cs="Calibri"/>
          <w:i/>
          <w:iCs/>
        </w:rPr>
        <w:t>Comput. Methods Appl. Mech. Eng.</w:t>
      </w:r>
      <w:r w:rsidRPr="009C126B">
        <w:rPr>
          <w:rFonts w:ascii="Calibri" w:hAnsi="Calibri" w:cs="Calibri"/>
        </w:rPr>
        <w:t>, vol. 146, pp. 281–312, 1997.</w:t>
      </w:r>
    </w:p>
    <w:p w14:paraId="29743AD4" w14:textId="77777777" w:rsidR="009C126B" w:rsidRPr="009C126B" w:rsidRDefault="009C126B" w:rsidP="009C126B">
      <w:pPr>
        <w:pStyle w:val="Bibliography"/>
        <w:rPr>
          <w:rFonts w:ascii="Calibri" w:hAnsi="Calibri" w:cs="Calibri"/>
        </w:rPr>
      </w:pPr>
      <w:r w:rsidRPr="009C126B">
        <w:rPr>
          <w:rFonts w:ascii="Calibri" w:hAnsi="Calibri" w:cs="Calibri"/>
        </w:rPr>
        <w:t>[30]</w:t>
      </w:r>
      <w:r w:rsidRPr="009C126B">
        <w:rPr>
          <w:rFonts w:ascii="Calibri" w:hAnsi="Calibri" w:cs="Calibri"/>
        </w:rPr>
        <w:tab/>
        <w:t xml:space="preserve">F. Auricchio and E. Sacco, “A One-Dimensional Model for Superleastic Shape-Memory Alloys With Different Elastic Properties Between Austenite and Martensite,” </w:t>
      </w:r>
      <w:r w:rsidRPr="009C126B">
        <w:rPr>
          <w:rFonts w:ascii="Calibri" w:hAnsi="Calibri" w:cs="Calibri"/>
          <w:i/>
          <w:iCs/>
        </w:rPr>
        <w:t>Int. J. Non-Linear Mech.</w:t>
      </w:r>
      <w:r w:rsidRPr="009C126B">
        <w:rPr>
          <w:rFonts w:ascii="Calibri" w:hAnsi="Calibri" w:cs="Calibri"/>
        </w:rPr>
        <w:t>, vol. 32, no. 6, pp. 1101–1114, 1997.</w:t>
      </w:r>
    </w:p>
    <w:p w14:paraId="58B2B7B7" w14:textId="3D2D4A06"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6"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47"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54"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59"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65"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66"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93"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95"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106"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117"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119"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128"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139"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173"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174"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178"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179" w:author="Walgren, Patrick" w:date="2024-06-08T07:30:00Z" w:initials="WP">
    <w:p w14:paraId="2B75E750" w14:textId="77777777" w:rsidR="000D430F" w:rsidRDefault="000D430F">
      <w:pPr>
        <w:pStyle w:val="CommentText"/>
      </w:pPr>
      <w:r>
        <w:rPr>
          <w:rStyle w:val="CommentReference"/>
        </w:rPr>
        <w:annotationRef/>
      </w:r>
      <w:r>
        <w:t xml:space="preserve">This sentence signifies that we’re going to talk about the relationship between calibrated parameters and constitutive response, but in </w:t>
      </w:r>
      <w:r w:rsidR="006329EF">
        <w:t>reality,</w:t>
      </w:r>
      <w:r>
        <w:t xml:space="preserve"> the rest of the text is biased towards simply explaining what thermomechanical responses each parameter influences. </w:t>
      </w:r>
    </w:p>
    <w:p w14:paraId="274D2A22" w14:textId="77777777" w:rsidR="006329EF" w:rsidRDefault="006329EF">
      <w:pPr>
        <w:pStyle w:val="CommentText"/>
      </w:pPr>
    </w:p>
    <w:p w14:paraId="7F23E96B" w14:textId="69B20909" w:rsidR="006329EF" w:rsidRDefault="006329EF">
      <w:pPr>
        <w:pStyle w:val="CommentText"/>
      </w:pPr>
      <w:r>
        <w:t xml:space="preserve">Really, I need to rewrite this to simply explain where each parameter shows up on the plot. </w:t>
      </w:r>
    </w:p>
  </w:comment>
  <w:comment w:id="183"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184" w:author="Walgren, Patrick" w:date="2024-06-08T07:32:00Z" w:initials="WP">
    <w:p w14:paraId="32668C8E" w14:textId="58E48857"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187"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193" w:author="Walgren, Patrick" w:date="2024-06-08T07:40:00Z" w:initials="WP">
    <w:p w14:paraId="54F67C6F" w14:textId="672F3703" w:rsidR="00F453AD" w:rsidRDefault="00F453AD">
      <w:pPr>
        <w:pStyle w:val="CommentText"/>
      </w:pPr>
      <w:r>
        <w:rPr>
          <w:rStyle w:val="CommentReference"/>
        </w:rPr>
        <w:annotationRef/>
      </w:r>
      <w:r>
        <w:t>This is a very important point, but it’s buried in a paragraph about parameter dependencies…</w:t>
      </w:r>
    </w:p>
  </w:comment>
  <w:comment w:id="200" w:author="Walgren, Patrick" w:date="2024-06-08T07:40:00Z" w:initials="WP">
    <w:p w14:paraId="53A3D9DE" w14:textId="2C0A2A32" w:rsidR="00F453AD" w:rsidRDefault="00F453AD">
      <w:pPr>
        <w:pStyle w:val="CommentText"/>
      </w:pPr>
      <w:r>
        <w:rPr>
          <w:rStyle w:val="CommentReference"/>
        </w:rPr>
        <w:annotationRef/>
      </w:r>
      <w:r>
        <w:t xml:space="preserve">Out of place. Move this to a more relevant section. </w:t>
      </w:r>
    </w:p>
  </w:comment>
  <w:comment w:id="202" w:author="Walgren, Patrick" w:date="2024-06-08T07:43:00Z" w:initials="WP">
    <w:p w14:paraId="6CF97239" w14:textId="7433B99A"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210"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214"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218"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223"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229"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230"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239"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248"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294"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313"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1"/>
  <w15:commentEx w15:paraId="30F8CA6C" w15:done="0"/>
  <w15:commentEx w15:paraId="24B03085" w15:done="0"/>
  <w15:commentEx w15:paraId="0CC8A691" w15:paraIdParent="24B03085" w15:done="0"/>
  <w15:commentEx w15:paraId="4370B128" w15:done="0"/>
  <w15:commentEx w15:paraId="2803CE5A" w15:done="0"/>
  <w15:commentEx w15:paraId="7FB21AB1" w15:done="1"/>
  <w15:commentEx w15:paraId="2D1C884C" w15:done="0"/>
  <w15:commentEx w15:paraId="061E730A" w15:done="0"/>
  <w15:commentEx w15:paraId="24CE23C2" w15:done="0"/>
  <w15:commentEx w15:paraId="38159A1F" w15:done="0"/>
  <w15:commentEx w15:paraId="77014655" w15:done="0"/>
  <w15:commentEx w15:paraId="3F216EB8" w15:paraIdParent="77014655" w15:done="0"/>
  <w15:commentEx w15:paraId="6D949FB6" w15:done="0"/>
  <w15:commentEx w15:paraId="7F23E96B" w15:done="0"/>
  <w15:commentEx w15:paraId="7375CB63" w15:done="0"/>
  <w15:commentEx w15:paraId="32668C8E" w15:done="0"/>
  <w15:commentEx w15:paraId="124F0B0D" w15:done="0"/>
  <w15:commentEx w15:paraId="54F67C6F" w15:done="0"/>
  <w15:commentEx w15:paraId="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7E791EA" w16cex:dateUtc="2024-06-05T00:11:00Z"/>
  <w16cex:commentExtensible w16cex:durableId="7D11E474" w16cex:dateUtc="2024-04-15T12:34:00Z"/>
  <w16cex:commentExtensible w16cex:durableId="6061E5A2" w16cex:dateUtc="2024-04-24T22:53:00Z"/>
  <w16cex:commentExtensible w16cex:durableId="366C31F6" w16cex:dateUtc="2024-04-15T12:58:00Z"/>
  <w16cex:commentExtensible w16cex:durableId="29391A53" w16cex:dateUtc="2024-06-05T00:21:00Z"/>
  <w16cex:commentExtensible w16cex:durableId="56E385F4" w16cex:dateUtc="2024-06-05T00:17:00Z"/>
  <w16cex:commentExtensible w16cex:durableId="54D6C268" w16cex:dateUtc="2024-06-05T00:22:00Z"/>
  <w16cex:commentExtensible w16cex:durableId="432DD4CD" w16cex:dateUtc="2024-04-15T12:50:00Z"/>
  <w16cex:commentExtensible w16cex:durableId="517CBFA8" w16cex:dateUtc="2024-04-15T12:56:00Z"/>
  <w16cex:commentExtensible w16cex:durableId="4BEEE851" w16cex:dateUtc="2024-06-05T12:17:00Z"/>
  <w16cex:commentExtensible w16cex:durableId="63C00299" w16cex:dateUtc="2024-06-08T11:30:00Z"/>
  <w16cex:commentExtensible w16cex:durableId="2ABDD0B2" w16cex:dateUtc="2024-06-05T12:13:00Z"/>
  <w16cex:commentExtensible w16cex:durableId="13F7CC1F" w16cex:dateUtc="2024-06-08T11:32:00Z"/>
  <w16cex:commentExtensible w16cex:durableId="188CB29D" w16cex:dateUtc="2024-06-08T11:35:00Z"/>
  <w16cex:commentExtensible w16cex:durableId="66C21BD8" w16cex:dateUtc="2024-06-08T11:40:00Z"/>
  <w16cex:commentExtensible w16cex:durableId="10D689F5" w16cex:dateUtc="2024-06-08T11:40: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4370B128" w16cid:durableId="77E791EA"/>
  <w16cid:commentId w16cid:paraId="2803CE5A" w16cid:durableId="7D11E474"/>
  <w16cid:commentId w16cid:paraId="7FB21AB1" w16cid:durableId="6061E5A2"/>
  <w16cid:commentId w16cid:paraId="2D1C884C" w16cid:durableId="366C31F6"/>
  <w16cid:commentId w16cid:paraId="061E730A" w16cid:durableId="29391A53"/>
  <w16cid:commentId w16cid:paraId="24CE23C2" w16cid:durableId="56E385F4"/>
  <w16cid:commentId w16cid:paraId="38159A1F" w16cid:durableId="54D6C268"/>
  <w16cid:commentId w16cid:paraId="77014655" w16cid:durableId="432DD4CD"/>
  <w16cid:commentId w16cid:paraId="3F216EB8" w16cid:durableId="517CBFA8"/>
  <w16cid:commentId w16cid:paraId="6D949FB6" w16cid:durableId="4BEEE851"/>
  <w16cid:commentId w16cid:paraId="7F23E96B" w16cid:durableId="63C00299"/>
  <w16cid:commentId w16cid:paraId="7375CB63" w16cid:durableId="2ABDD0B2"/>
  <w16cid:commentId w16cid:paraId="32668C8E" w16cid:durableId="13F7CC1F"/>
  <w16cid:commentId w16cid:paraId="124F0B0D" w16cid:durableId="188CB29D"/>
  <w16cid:commentId w16cid:paraId="54F67C6F" w16cid:durableId="66C21BD8"/>
  <w16cid:commentId w16cid:paraId="53A3D9DE" w16cid:durableId="10D689F5"/>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10A4F"/>
    <w:rsid w:val="00014FB1"/>
    <w:rsid w:val="000A1B99"/>
    <w:rsid w:val="000C20D1"/>
    <w:rsid w:val="000C2720"/>
    <w:rsid w:val="000D430F"/>
    <w:rsid w:val="000E541C"/>
    <w:rsid w:val="001123FD"/>
    <w:rsid w:val="001210B3"/>
    <w:rsid w:val="00133FE3"/>
    <w:rsid w:val="00144BA9"/>
    <w:rsid w:val="00150866"/>
    <w:rsid w:val="001934B7"/>
    <w:rsid w:val="001A0D06"/>
    <w:rsid w:val="001F0640"/>
    <w:rsid w:val="001F5E46"/>
    <w:rsid w:val="00212273"/>
    <w:rsid w:val="00232D71"/>
    <w:rsid w:val="002425F7"/>
    <w:rsid w:val="00257F5D"/>
    <w:rsid w:val="00274948"/>
    <w:rsid w:val="002D560C"/>
    <w:rsid w:val="002E0202"/>
    <w:rsid w:val="002F5A8B"/>
    <w:rsid w:val="003075F8"/>
    <w:rsid w:val="00331BE6"/>
    <w:rsid w:val="0035716C"/>
    <w:rsid w:val="00380A06"/>
    <w:rsid w:val="003A006D"/>
    <w:rsid w:val="00410CAA"/>
    <w:rsid w:val="004324A8"/>
    <w:rsid w:val="0046267A"/>
    <w:rsid w:val="00476B8C"/>
    <w:rsid w:val="00494A78"/>
    <w:rsid w:val="004A5AC6"/>
    <w:rsid w:val="004D5713"/>
    <w:rsid w:val="004D6A88"/>
    <w:rsid w:val="004F7D70"/>
    <w:rsid w:val="00552F92"/>
    <w:rsid w:val="00560D22"/>
    <w:rsid w:val="00562446"/>
    <w:rsid w:val="005E2C6D"/>
    <w:rsid w:val="005F24E7"/>
    <w:rsid w:val="006013EF"/>
    <w:rsid w:val="00604EC7"/>
    <w:rsid w:val="0061728A"/>
    <w:rsid w:val="006329EF"/>
    <w:rsid w:val="0064099C"/>
    <w:rsid w:val="00643F75"/>
    <w:rsid w:val="006577A5"/>
    <w:rsid w:val="00683889"/>
    <w:rsid w:val="006A1B98"/>
    <w:rsid w:val="007075E1"/>
    <w:rsid w:val="00734581"/>
    <w:rsid w:val="007641D0"/>
    <w:rsid w:val="00764B78"/>
    <w:rsid w:val="007755B3"/>
    <w:rsid w:val="0078218E"/>
    <w:rsid w:val="00794E69"/>
    <w:rsid w:val="007A7F3B"/>
    <w:rsid w:val="007B16A7"/>
    <w:rsid w:val="007E0FDA"/>
    <w:rsid w:val="007E4A0A"/>
    <w:rsid w:val="007F4161"/>
    <w:rsid w:val="0082261D"/>
    <w:rsid w:val="00842010"/>
    <w:rsid w:val="00854464"/>
    <w:rsid w:val="00870A17"/>
    <w:rsid w:val="00871254"/>
    <w:rsid w:val="0087415E"/>
    <w:rsid w:val="00896545"/>
    <w:rsid w:val="008C2023"/>
    <w:rsid w:val="008D2F4F"/>
    <w:rsid w:val="008D3ECA"/>
    <w:rsid w:val="008E725D"/>
    <w:rsid w:val="00920C7C"/>
    <w:rsid w:val="009342F1"/>
    <w:rsid w:val="00944252"/>
    <w:rsid w:val="009528D9"/>
    <w:rsid w:val="00961DD7"/>
    <w:rsid w:val="009855FC"/>
    <w:rsid w:val="009939FB"/>
    <w:rsid w:val="0099407C"/>
    <w:rsid w:val="009A67B1"/>
    <w:rsid w:val="009C126B"/>
    <w:rsid w:val="009C2BEC"/>
    <w:rsid w:val="009C63CB"/>
    <w:rsid w:val="00A03507"/>
    <w:rsid w:val="00A07A4F"/>
    <w:rsid w:val="00A267DB"/>
    <w:rsid w:val="00A27F28"/>
    <w:rsid w:val="00A679DA"/>
    <w:rsid w:val="00A81DBD"/>
    <w:rsid w:val="00A925B5"/>
    <w:rsid w:val="00A969E4"/>
    <w:rsid w:val="00A96E3A"/>
    <w:rsid w:val="00AF1943"/>
    <w:rsid w:val="00B30C6F"/>
    <w:rsid w:val="00B33422"/>
    <w:rsid w:val="00B75EF4"/>
    <w:rsid w:val="00B82778"/>
    <w:rsid w:val="00B8340B"/>
    <w:rsid w:val="00BD1F08"/>
    <w:rsid w:val="00BD7C69"/>
    <w:rsid w:val="00BE4979"/>
    <w:rsid w:val="00C44B2D"/>
    <w:rsid w:val="00C66157"/>
    <w:rsid w:val="00C93B97"/>
    <w:rsid w:val="00CB0A86"/>
    <w:rsid w:val="00CD3C41"/>
    <w:rsid w:val="00CF100C"/>
    <w:rsid w:val="00D417D5"/>
    <w:rsid w:val="00D72D72"/>
    <w:rsid w:val="00D84CD8"/>
    <w:rsid w:val="00DA49A9"/>
    <w:rsid w:val="00DC7663"/>
    <w:rsid w:val="00DD411A"/>
    <w:rsid w:val="00DE027B"/>
    <w:rsid w:val="00DE3B5C"/>
    <w:rsid w:val="00E07A72"/>
    <w:rsid w:val="00E17B28"/>
    <w:rsid w:val="00E837A7"/>
    <w:rsid w:val="00EB0ACE"/>
    <w:rsid w:val="00EB7758"/>
    <w:rsid w:val="00EC43C1"/>
    <w:rsid w:val="00ED40BE"/>
    <w:rsid w:val="00EF4389"/>
    <w:rsid w:val="00F02CBF"/>
    <w:rsid w:val="00F04AA5"/>
    <w:rsid w:val="00F22A7E"/>
    <w:rsid w:val="00F25724"/>
    <w:rsid w:val="00F453AD"/>
    <w:rsid w:val="00F70303"/>
    <w:rsid w:val="00F8273D"/>
    <w:rsid w:val="00F90695"/>
    <w:rsid w:val="00FA5E95"/>
    <w:rsid w:val="00FC331D"/>
    <w:rsid w:val="00FC56D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6234</Words>
  <Characters>9253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2</cp:revision>
  <dcterms:created xsi:type="dcterms:W3CDTF">2024-06-18T23:45:00Z</dcterms:created>
  <dcterms:modified xsi:type="dcterms:W3CDTF">2024-06-1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tw73D2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